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812456"/>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dnartntext"/>
        <w:ind w:firstLine="0"/>
      </w:pPr>
    </w:p>
    <w:p w14:paraId="118125F0" w14:textId="22991692" w:rsidR="00CD7A20" w:rsidRDefault="00CD7A20" w:rsidP="00B226CD">
      <w:pPr>
        <w:pStyle w:val="Stadnartntext"/>
        <w:ind w:firstLine="0"/>
      </w:pPr>
    </w:p>
    <w:p w14:paraId="6603A339" w14:textId="3499A6C9" w:rsidR="00CD7A20" w:rsidRDefault="00CD7A20" w:rsidP="00B226CD">
      <w:pPr>
        <w:pStyle w:val="Stadnartntext"/>
        <w:ind w:firstLine="0"/>
      </w:pPr>
    </w:p>
    <w:p w14:paraId="05A04823" w14:textId="70FC1564" w:rsidR="00CD7A20" w:rsidRDefault="00CD7A20" w:rsidP="00B226CD">
      <w:pPr>
        <w:pStyle w:val="Stadnartntext"/>
        <w:ind w:firstLine="0"/>
      </w:pPr>
    </w:p>
    <w:p w14:paraId="11CDA3C1" w14:textId="190FD17F" w:rsidR="00CD7A20" w:rsidRDefault="00CD7A20" w:rsidP="00B226CD">
      <w:pPr>
        <w:pStyle w:val="Stadnartntext"/>
        <w:ind w:firstLine="0"/>
      </w:pPr>
    </w:p>
    <w:p w14:paraId="0EE4B953" w14:textId="77A663DD" w:rsidR="00CD7A20" w:rsidRDefault="00CD7A20" w:rsidP="00B226CD">
      <w:pPr>
        <w:pStyle w:val="Stadnartntext"/>
        <w:ind w:firstLine="0"/>
      </w:pPr>
    </w:p>
    <w:p w14:paraId="455216C3" w14:textId="79400BE1" w:rsidR="00CD7A20" w:rsidRDefault="00CD7A20" w:rsidP="00B226CD">
      <w:pPr>
        <w:pStyle w:val="Stadnartntext"/>
        <w:ind w:firstLine="0"/>
      </w:pPr>
    </w:p>
    <w:p w14:paraId="2914BD29" w14:textId="1BA9A2A4" w:rsidR="00CD7A20" w:rsidRDefault="00CD7A20" w:rsidP="00B226CD">
      <w:pPr>
        <w:pStyle w:val="Stadnartntext"/>
        <w:ind w:firstLine="0"/>
      </w:pPr>
    </w:p>
    <w:p w14:paraId="55D131C3" w14:textId="556EEAEB" w:rsidR="00CD7A20" w:rsidRDefault="00CD7A20" w:rsidP="00B226CD">
      <w:pPr>
        <w:pStyle w:val="Stadnartntext"/>
        <w:ind w:firstLine="0"/>
      </w:pPr>
    </w:p>
    <w:p w14:paraId="1B37147D" w14:textId="2B19AE18" w:rsidR="00CD7A20" w:rsidRDefault="00CD7A20" w:rsidP="00B226CD">
      <w:pPr>
        <w:pStyle w:val="Stadnartntext"/>
        <w:ind w:firstLine="0"/>
      </w:pPr>
    </w:p>
    <w:p w14:paraId="1338886B" w14:textId="7AD61F19" w:rsidR="00CD7A20" w:rsidRDefault="00CD7A20" w:rsidP="00B226CD">
      <w:pPr>
        <w:pStyle w:val="Stadnartntext"/>
        <w:ind w:firstLine="0"/>
      </w:pPr>
    </w:p>
    <w:p w14:paraId="03740510" w14:textId="6E73F210" w:rsidR="00CD7A20" w:rsidRDefault="00CD7A20" w:rsidP="00B226CD">
      <w:pPr>
        <w:pStyle w:val="Stadnartntext"/>
        <w:ind w:firstLine="0"/>
      </w:pPr>
    </w:p>
    <w:p w14:paraId="711A551B" w14:textId="43D8B21F" w:rsidR="00B226CD" w:rsidRDefault="00B226CD" w:rsidP="00B226CD">
      <w:pPr>
        <w:pStyle w:val="Stadnartntext"/>
        <w:ind w:firstLine="0"/>
      </w:pPr>
    </w:p>
    <w:p w14:paraId="6B3630F7" w14:textId="37B9EB25" w:rsidR="00B226CD" w:rsidRDefault="00B226CD" w:rsidP="00B226CD">
      <w:pPr>
        <w:pStyle w:val="Stadnartntext"/>
        <w:ind w:firstLine="0"/>
      </w:pPr>
    </w:p>
    <w:p w14:paraId="727EC148" w14:textId="3988848B" w:rsidR="00B226CD" w:rsidRDefault="00B226CD" w:rsidP="00B226CD">
      <w:pPr>
        <w:pStyle w:val="Stadnartntext"/>
        <w:ind w:firstLine="0"/>
      </w:pPr>
    </w:p>
    <w:p w14:paraId="4551991E" w14:textId="60784121" w:rsidR="00B226CD" w:rsidRDefault="00B226CD" w:rsidP="00B226CD">
      <w:pPr>
        <w:pStyle w:val="Stadnartntext"/>
        <w:ind w:firstLine="0"/>
      </w:pPr>
    </w:p>
    <w:p w14:paraId="00676FA6" w14:textId="3354E4C4" w:rsidR="00B226CD" w:rsidRDefault="00B226CD" w:rsidP="00B226CD">
      <w:pPr>
        <w:pStyle w:val="Stadnartntext"/>
        <w:ind w:firstLine="0"/>
      </w:pPr>
    </w:p>
    <w:p w14:paraId="5AD8F9EF" w14:textId="687E8E0C" w:rsidR="00B226CD" w:rsidRDefault="00B226CD" w:rsidP="00B226CD">
      <w:pPr>
        <w:pStyle w:val="Stadnartntext"/>
        <w:ind w:firstLine="0"/>
      </w:pPr>
    </w:p>
    <w:p w14:paraId="5A1C4F3B" w14:textId="38D58688" w:rsidR="00B226CD" w:rsidRDefault="00B226CD" w:rsidP="00B226CD">
      <w:pPr>
        <w:pStyle w:val="Stadnartntext"/>
        <w:ind w:firstLine="0"/>
      </w:pPr>
    </w:p>
    <w:p w14:paraId="7296E053" w14:textId="10CED9FF" w:rsidR="00B226CD" w:rsidRDefault="00B226CD" w:rsidP="00B226CD">
      <w:pPr>
        <w:pStyle w:val="Stadnartntext"/>
        <w:ind w:firstLine="0"/>
      </w:pPr>
    </w:p>
    <w:p w14:paraId="6A8DD417" w14:textId="292EE575" w:rsidR="00B226CD" w:rsidRDefault="00B226CD" w:rsidP="00B226CD">
      <w:pPr>
        <w:pStyle w:val="Stadnartntext"/>
        <w:ind w:firstLine="0"/>
      </w:pPr>
    </w:p>
    <w:p w14:paraId="0725754D" w14:textId="77777777" w:rsidR="00B226CD" w:rsidRDefault="00B226CD" w:rsidP="00B226CD">
      <w:pPr>
        <w:pStyle w:val="Stadnartntext"/>
        <w:ind w:firstLine="0"/>
      </w:pPr>
    </w:p>
    <w:p w14:paraId="433E8B25" w14:textId="34912C90" w:rsidR="00CD7A20" w:rsidRDefault="00CD7A20" w:rsidP="00B226CD">
      <w:pPr>
        <w:pStyle w:val="Stadnartntext"/>
        <w:ind w:firstLine="0"/>
      </w:pPr>
    </w:p>
    <w:p w14:paraId="59D4ABF2" w14:textId="3F76E65A" w:rsidR="00CD7A20" w:rsidRDefault="00B226CD" w:rsidP="00B226CD">
      <w:pPr>
        <w:pStyle w:val="Headingwithoutnumber"/>
      </w:pPr>
      <w:r>
        <w:lastRenderedPageBreak/>
        <w:t>Obsah</w:t>
      </w:r>
    </w:p>
    <w:p w14:paraId="7F433D53" w14:textId="77777777" w:rsidR="00A444A9" w:rsidRDefault="00A444A9">
      <w:pPr>
        <w:pStyle w:val="TOC1"/>
        <w:tabs>
          <w:tab w:val="left" w:pos="44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3812541" w:history="1">
        <w:r w:rsidRPr="00ED4846">
          <w:rPr>
            <w:rStyle w:val="Hyperlink"/>
            <w:noProof/>
          </w:rPr>
          <w:t>1</w:t>
        </w:r>
        <w:r>
          <w:rPr>
            <w:rFonts w:eastAsiaTheme="minorEastAsia"/>
            <w:noProof/>
            <w:lang w:eastAsia="cs-CZ"/>
          </w:rPr>
          <w:tab/>
        </w:r>
        <w:r w:rsidRPr="00ED4846">
          <w:rPr>
            <w:rStyle w:val="Hyperlink"/>
            <w:noProof/>
          </w:rPr>
          <w:t>Úvod</w:t>
        </w:r>
        <w:r>
          <w:rPr>
            <w:noProof/>
            <w:webHidden/>
          </w:rPr>
          <w:tab/>
        </w:r>
        <w:r>
          <w:rPr>
            <w:noProof/>
            <w:webHidden/>
          </w:rPr>
          <w:fldChar w:fldCharType="begin"/>
        </w:r>
        <w:r>
          <w:rPr>
            <w:noProof/>
            <w:webHidden/>
          </w:rPr>
          <w:instrText xml:space="preserve"> PAGEREF _Toc3812541 \h </w:instrText>
        </w:r>
        <w:r>
          <w:rPr>
            <w:noProof/>
            <w:webHidden/>
          </w:rPr>
        </w:r>
        <w:r>
          <w:rPr>
            <w:noProof/>
            <w:webHidden/>
          </w:rPr>
          <w:fldChar w:fldCharType="separate"/>
        </w:r>
        <w:r>
          <w:rPr>
            <w:noProof/>
            <w:webHidden/>
          </w:rPr>
          <w:t>1</w:t>
        </w:r>
        <w:r>
          <w:rPr>
            <w:noProof/>
            <w:webHidden/>
          </w:rPr>
          <w:fldChar w:fldCharType="end"/>
        </w:r>
      </w:hyperlink>
    </w:p>
    <w:p w14:paraId="5194A172" w14:textId="77777777" w:rsidR="00A444A9" w:rsidRDefault="00B226CD">
      <w:pPr>
        <w:pStyle w:val="TOC1"/>
        <w:tabs>
          <w:tab w:val="left" w:pos="440"/>
          <w:tab w:val="right" w:leader="dot" w:pos="8777"/>
        </w:tabs>
        <w:rPr>
          <w:rFonts w:eastAsiaTheme="minorEastAsia"/>
          <w:noProof/>
          <w:lang w:eastAsia="cs-CZ"/>
        </w:rPr>
      </w:pPr>
      <w:hyperlink w:anchor="_Toc3812542" w:history="1">
        <w:r w:rsidR="00A444A9" w:rsidRPr="00ED4846">
          <w:rPr>
            <w:rStyle w:val="Hyperlink"/>
            <w:noProof/>
          </w:rPr>
          <w:t>2</w:t>
        </w:r>
        <w:r w:rsidR="00A444A9">
          <w:rPr>
            <w:rFonts w:eastAsiaTheme="minorEastAsia"/>
            <w:noProof/>
            <w:lang w:eastAsia="cs-CZ"/>
          </w:rPr>
          <w:tab/>
        </w:r>
        <w:r w:rsidR="00A444A9" w:rsidRPr="00ED4846">
          <w:rPr>
            <w:rStyle w:val="Hyperlink"/>
            <w:noProof/>
          </w:rPr>
          <w:t>Strojové učení v obecných rysech</w:t>
        </w:r>
        <w:r w:rsidR="00A444A9">
          <w:rPr>
            <w:noProof/>
            <w:webHidden/>
          </w:rPr>
          <w:tab/>
        </w:r>
        <w:r w:rsidR="00A444A9">
          <w:rPr>
            <w:noProof/>
            <w:webHidden/>
          </w:rPr>
          <w:fldChar w:fldCharType="begin"/>
        </w:r>
        <w:r w:rsidR="00A444A9">
          <w:rPr>
            <w:noProof/>
            <w:webHidden/>
          </w:rPr>
          <w:instrText xml:space="preserve"> PAGEREF _Toc3812542 \h </w:instrText>
        </w:r>
        <w:r w:rsidR="00A444A9">
          <w:rPr>
            <w:noProof/>
            <w:webHidden/>
          </w:rPr>
        </w:r>
        <w:r w:rsidR="00A444A9">
          <w:rPr>
            <w:noProof/>
            <w:webHidden/>
          </w:rPr>
          <w:fldChar w:fldCharType="separate"/>
        </w:r>
        <w:r w:rsidR="00A444A9">
          <w:rPr>
            <w:noProof/>
            <w:webHidden/>
          </w:rPr>
          <w:t>3</w:t>
        </w:r>
        <w:r w:rsidR="00A444A9">
          <w:rPr>
            <w:noProof/>
            <w:webHidden/>
          </w:rPr>
          <w:fldChar w:fldCharType="end"/>
        </w:r>
      </w:hyperlink>
    </w:p>
    <w:p w14:paraId="4E027BD6" w14:textId="77777777" w:rsidR="00A444A9" w:rsidRDefault="00B226CD">
      <w:pPr>
        <w:pStyle w:val="TOC2"/>
        <w:tabs>
          <w:tab w:val="left" w:pos="880"/>
          <w:tab w:val="right" w:leader="dot" w:pos="8777"/>
        </w:tabs>
        <w:rPr>
          <w:rFonts w:eastAsiaTheme="minorEastAsia"/>
          <w:noProof/>
          <w:lang w:eastAsia="cs-CZ"/>
        </w:rPr>
      </w:pPr>
      <w:hyperlink w:anchor="_Toc3812543" w:history="1">
        <w:r w:rsidR="00A444A9" w:rsidRPr="00ED4846">
          <w:rPr>
            <w:rStyle w:val="Hyperlink"/>
            <w:noProof/>
            <w:lang w:bidi="he-IL"/>
          </w:rPr>
          <w:t>2.1</w:t>
        </w:r>
        <w:r w:rsidR="00A444A9">
          <w:rPr>
            <w:rFonts w:eastAsiaTheme="minorEastAsia"/>
            <w:noProof/>
            <w:lang w:eastAsia="cs-CZ"/>
          </w:rPr>
          <w:tab/>
        </w:r>
        <w:r w:rsidR="00A444A9" w:rsidRPr="00ED4846">
          <w:rPr>
            <w:rStyle w:val="Hyperlink"/>
            <w:noProof/>
          </w:rPr>
          <w:t>Rozli</w:t>
        </w:r>
        <w:r w:rsidR="00A444A9" w:rsidRPr="00ED4846">
          <w:rPr>
            <w:rStyle w:val="Hyperlink"/>
            <w:noProof/>
            <w:lang w:bidi="he-IL"/>
          </w:rPr>
          <w:t>šení diskriminativních a generativních modelů</w:t>
        </w:r>
        <w:r w:rsidR="00A444A9">
          <w:rPr>
            <w:noProof/>
            <w:webHidden/>
          </w:rPr>
          <w:tab/>
        </w:r>
        <w:r w:rsidR="00A444A9">
          <w:rPr>
            <w:noProof/>
            <w:webHidden/>
          </w:rPr>
          <w:fldChar w:fldCharType="begin"/>
        </w:r>
        <w:r w:rsidR="00A444A9">
          <w:rPr>
            <w:noProof/>
            <w:webHidden/>
          </w:rPr>
          <w:instrText xml:space="preserve"> PAGEREF _Toc3812543 \h </w:instrText>
        </w:r>
        <w:r w:rsidR="00A444A9">
          <w:rPr>
            <w:noProof/>
            <w:webHidden/>
          </w:rPr>
        </w:r>
        <w:r w:rsidR="00A444A9">
          <w:rPr>
            <w:noProof/>
            <w:webHidden/>
          </w:rPr>
          <w:fldChar w:fldCharType="separate"/>
        </w:r>
        <w:r w:rsidR="00A444A9">
          <w:rPr>
            <w:noProof/>
            <w:webHidden/>
          </w:rPr>
          <w:t>4</w:t>
        </w:r>
        <w:r w:rsidR="00A444A9">
          <w:rPr>
            <w:noProof/>
            <w:webHidden/>
          </w:rPr>
          <w:fldChar w:fldCharType="end"/>
        </w:r>
      </w:hyperlink>
    </w:p>
    <w:p w14:paraId="5055B062" w14:textId="77777777" w:rsidR="00A444A9" w:rsidRDefault="00B226CD">
      <w:pPr>
        <w:pStyle w:val="TOC2"/>
        <w:tabs>
          <w:tab w:val="left" w:pos="880"/>
          <w:tab w:val="right" w:leader="dot" w:pos="8777"/>
        </w:tabs>
        <w:rPr>
          <w:rFonts w:eastAsiaTheme="minorEastAsia"/>
          <w:noProof/>
          <w:lang w:eastAsia="cs-CZ"/>
        </w:rPr>
      </w:pPr>
      <w:hyperlink w:anchor="_Toc3812544" w:history="1">
        <w:r w:rsidR="00A444A9" w:rsidRPr="00ED4846">
          <w:rPr>
            <w:rStyle w:val="Hyperlink"/>
            <w:noProof/>
          </w:rPr>
          <w:t>2.2</w:t>
        </w:r>
        <w:r w:rsidR="00A444A9">
          <w:rPr>
            <w:rFonts w:eastAsiaTheme="minorEastAsia"/>
            <w:noProof/>
            <w:lang w:eastAsia="cs-CZ"/>
          </w:rPr>
          <w:tab/>
        </w:r>
        <w:r w:rsidR="00A444A9" w:rsidRPr="00ED4846">
          <w:rPr>
            <w:rStyle w:val="Hyperlink"/>
            <w:noProof/>
          </w:rPr>
          <w:t>Metody strojového učení s omezením na neuronové sítě</w:t>
        </w:r>
        <w:r w:rsidR="00A444A9">
          <w:rPr>
            <w:noProof/>
            <w:webHidden/>
          </w:rPr>
          <w:tab/>
        </w:r>
        <w:r w:rsidR="00A444A9">
          <w:rPr>
            <w:noProof/>
            <w:webHidden/>
          </w:rPr>
          <w:fldChar w:fldCharType="begin"/>
        </w:r>
        <w:r w:rsidR="00A444A9">
          <w:rPr>
            <w:noProof/>
            <w:webHidden/>
          </w:rPr>
          <w:instrText xml:space="preserve"> PAGEREF _Toc3812544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025C922C" w14:textId="77777777" w:rsidR="00A444A9" w:rsidRDefault="00B226CD">
      <w:pPr>
        <w:pStyle w:val="TOC3"/>
        <w:tabs>
          <w:tab w:val="left" w:pos="1320"/>
          <w:tab w:val="right" w:leader="dot" w:pos="8777"/>
        </w:tabs>
        <w:rPr>
          <w:rFonts w:eastAsiaTheme="minorEastAsia"/>
          <w:noProof/>
          <w:lang w:eastAsia="cs-CZ"/>
        </w:rPr>
      </w:pPr>
      <w:hyperlink w:anchor="_Toc3812545" w:history="1">
        <w:r w:rsidR="00A444A9" w:rsidRPr="00ED4846">
          <w:rPr>
            <w:rStyle w:val="Hyperlink"/>
            <w:noProof/>
          </w:rPr>
          <w:t>2.2.1</w:t>
        </w:r>
        <w:r w:rsidR="00A444A9">
          <w:rPr>
            <w:rFonts w:eastAsiaTheme="minorEastAsia"/>
            <w:noProof/>
            <w:lang w:eastAsia="cs-CZ"/>
          </w:rPr>
          <w:tab/>
        </w:r>
        <w:r w:rsidR="00A444A9" w:rsidRPr="00ED4846">
          <w:rPr>
            <w:rStyle w:val="Hyperlink"/>
            <w:noProof/>
          </w:rPr>
          <w:t>Hluboké dopředné neuronové sítě</w:t>
        </w:r>
        <w:r w:rsidR="00A444A9">
          <w:rPr>
            <w:noProof/>
            <w:webHidden/>
          </w:rPr>
          <w:tab/>
        </w:r>
        <w:r w:rsidR="00A444A9">
          <w:rPr>
            <w:noProof/>
            <w:webHidden/>
          </w:rPr>
          <w:fldChar w:fldCharType="begin"/>
        </w:r>
        <w:r w:rsidR="00A444A9">
          <w:rPr>
            <w:noProof/>
            <w:webHidden/>
          </w:rPr>
          <w:instrText xml:space="preserve"> PAGEREF _Toc3812545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34604B0C" w14:textId="77777777" w:rsidR="00A444A9" w:rsidRDefault="00B226CD">
      <w:pPr>
        <w:pStyle w:val="TOC3"/>
        <w:tabs>
          <w:tab w:val="left" w:pos="1320"/>
          <w:tab w:val="right" w:leader="dot" w:pos="8777"/>
        </w:tabs>
        <w:rPr>
          <w:rFonts w:eastAsiaTheme="minorEastAsia"/>
          <w:noProof/>
          <w:lang w:eastAsia="cs-CZ"/>
        </w:rPr>
      </w:pPr>
      <w:hyperlink w:anchor="_Toc3812546" w:history="1">
        <w:r w:rsidR="00A444A9" w:rsidRPr="00ED4846">
          <w:rPr>
            <w:rStyle w:val="Hyperlink"/>
            <w:noProof/>
          </w:rPr>
          <w:t>2.2.2</w:t>
        </w:r>
        <w:r w:rsidR="00A444A9">
          <w:rPr>
            <w:rFonts w:eastAsiaTheme="minorEastAsia"/>
            <w:noProof/>
            <w:lang w:eastAsia="cs-CZ"/>
          </w:rPr>
          <w:tab/>
        </w:r>
        <w:r w:rsidR="00A444A9" w:rsidRPr="00ED4846">
          <w:rPr>
            <w:rStyle w:val="Hyperlink"/>
            <w:noProof/>
          </w:rPr>
          <w:t>Učení neuronových sítí</w:t>
        </w:r>
        <w:r w:rsidR="00A444A9">
          <w:rPr>
            <w:noProof/>
            <w:webHidden/>
          </w:rPr>
          <w:tab/>
        </w:r>
        <w:r w:rsidR="00A444A9">
          <w:rPr>
            <w:noProof/>
            <w:webHidden/>
          </w:rPr>
          <w:fldChar w:fldCharType="begin"/>
        </w:r>
        <w:r w:rsidR="00A444A9">
          <w:rPr>
            <w:noProof/>
            <w:webHidden/>
          </w:rPr>
          <w:instrText xml:space="preserve"> PAGEREF _Toc3812546 \h </w:instrText>
        </w:r>
        <w:r w:rsidR="00A444A9">
          <w:rPr>
            <w:noProof/>
            <w:webHidden/>
          </w:rPr>
        </w:r>
        <w:r w:rsidR="00A444A9">
          <w:rPr>
            <w:noProof/>
            <w:webHidden/>
          </w:rPr>
          <w:fldChar w:fldCharType="separate"/>
        </w:r>
        <w:r w:rsidR="00A444A9">
          <w:rPr>
            <w:noProof/>
            <w:webHidden/>
          </w:rPr>
          <w:t>8</w:t>
        </w:r>
        <w:r w:rsidR="00A444A9">
          <w:rPr>
            <w:noProof/>
            <w:webHidden/>
          </w:rPr>
          <w:fldChar w:fldCharType="end"/>
        </w:r>
      </w:hyperlink>
    </w:p>
    <w:p w14:paraId="6D2BD384" w14:textId="77777777" w:rsidR="00A444A9" w:rsidRDefault="00B226CD">
      <w:pPr>
        <w:pStyle w:val="TOC3"/>
        <w:tabs>
          <w:tab w:val="left" w:pos="1320"/>
          <w:tab w:val="right" w:leader="dot" w:pos="8777"/>
        </w:tabs>
        <w:rPr>
          <w:rFonts w:eastAsiaTheme="minorEastAsia"/>
          <w:noProof/>
          <w:lang w:eastAsia="cs-CZ"/>
        </w:rPr>
      </w:pPr>
      <w:hyperlink w:anchor="_Toc3812547" w:history="1">
        <w:r w:rsidR="00A444A9" w:rsidRPr="00ED4846">
          <w:rPr>
            <w:rStyle w:val="Hyperlink"/>
            <w:noProof/>
          </w:rPr>
          <w:t>2.2.3</w:t>
        </w:r>
        <w:r w:rsidR="00A444A9">
          <w:rPr>
            <w:rFonts w:eastAsiaTheme="minorEastAsia"/>
            <w:noProof/>
            <w:lang w:eastAsia="cs-CZ"/>
          </w:rPr>
          <w:tab/>
        </w:r>
        <w:r w:rsidR="00A444A9" w:rsidRPr="00ED4846">
          <w:rPr>
            <w:rStyle w:val="Hyperlink"/>
            <w:noProof/>
          </w:rPr>
          <w:t>Konvoluční neuronové sítě</w:t>
        </w:r>
        <w:r w:rsidR="00A444A9">
          <w:rPr>
            <w:noProof/>
            <w:webHidden/>
          </w:rPr>
          <w:tab/>
        </w:r>
        <w:r w:rsidR="00A444A9">
          <w:rPr>
            <w:noProof/>
            <w:webHidden/>
          </w:rPr>
          <w:fldChar w:fldCharType="begin"/>
        </w:r>
        <w:r w:rsidR="00A444A9">
          <w:rPr>
            <w:noProof/>
            <w:webHidden/>
          </w:rPr>
          <w:instrText xml:space="preserve"> PAGEREF _Toc3812547 \h </w:instrText>
        </w:r>
        <w:r w:rsidR="00A444A9">
          <w:rPr>
            <w:noProof/>
            <w:webHidden/>
          </w:rPr>
        </w:r>
        <w:r w:rsidR="00A444A9">
          <w:rPr>
            <w:noProof/>
            <w:webHidden/>
          </w:rPr>
          <w:fldChar w:fldCharType="separate"/>
        </w:r>
        <w:r w:rsidR="00A444A9">
          <w:rPr>
            <w:noProof/>
            <w:webHidden/>
          </w:rPr>
          <w:t>9</w:t>
        </w:r>
        <w:r w:rsidR="00A444A9">
          <w:rPr>
            <w:noProof/>
            <w:webHidden/>
          </w:rPr>
          <w:fldChar w:fldCharType="end"/>
        </w:r>
      </w:hyperlink>
    </w:p>
    <w:p w14:paraId="455E5CB9" w14:textId="77777777" w:rsidR="00A444A9" w:rsidRDefault="00B226CD">
      <w:pPr>
        <w:pStyle w:val="TOC3"/>
        <w:tabs>
          <w:tab w:val="left" w:pos="1320"/>
          <w:tab w:val="right" w:leader="dot" w:pos="8777"/>
        </w:tabs>
        <w:rPr>
          <w:rFonts w:eastAsiaTheme="minorEastAsia"/>
          <w:noProof/>
          <w:lang w:eastAsia="cs-CZ"/>
        </w:rPr>
      </w:pPr>
      <w:hyperlink w:anchor="_Toc3812548" w:history="1">
        <w:r w:rsidR="00A444A9" w:rsidRPr="00ED4846">
          <w:rPr>
            <w:rStyle w:val="Hyperlink"/>
            <w:noProof/>
          </w:rPr>
          <w:t>2.2.4</w:t>
        </w:r>
        <w:r w:rsidR="00A444A9">
          <w:rPr>
            <w:rFonts w:eastAsiaTheme="minorEastAsia"/>
            <w:noProof/>
            <w:lang w:eastAsia="cs-CZ"/>
          </w:rPr>
          <w:tab/>
        </w:r>
        <w:r w:rsidR="00A444A9" w:rsidRPr="00ED4846">
          <w:rPr>
            <w:rStyle w:val="Hyperlink"/>
            <w:noProof/>
          </w:rPr>
          <w:t>Rekurentní neuronové sítě</w:t>
        </w:r>
        <w:r w:rsidR="00A444A9">
          <w:rPr>
            <w:noProof/>
            <w:webHidden/>
          </w:rPr>
          <w:tab/>
        </w:r>
        <w:r w:rsidR="00A444A9">
          <w:rPr>
            <w:noProof/>
            <w:webHidden/>
          </w:rPr>
          <w:fldChar w:fldCharType="begin"/>
        </w:r>
        <w:r w:rsidR="00A444A9">
          <w:rPr>
            <w:noProof/>
            <w:webHidden/>
          </w:rPr>
          <w:instrText xml:space="preserve"> PAGEREF _Toc3812548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50180317" w14:textId="77777777" w:rsidR="00A444A9" w:rsidRDefault="00B226CD">
      <w:pPr>
        <w:pStyle w:val="TOC3"/>
        <w:tabs>
          <w:tab w:val="left" w:pos="1320"/>
          <w:tab w:val="right" w:leader="dot" w:pos="8777"/>
        </w:tabs>
        <w:rPr>
          <w:rFonts w:eastAsiaTheme="minorEastAsia"/>
          <w:noProof/>
          <w:lang w:eastAsia="cs-CZ"/>
        </w:rPr>
      </w:pPr>
      <w:hyperlink w:anchor="_Toc3812549" w:history="1">
        <w:r w:rsidR="00A444A9" w:rsidRPr="00ED4846">
          <w:rPr>
            <w:rStyle w:val="Hyperlink"/>
            <w:noProof/>
          </w:rPr>
          <w:t>2.2.5</w:t>
        </w:r>
        <w:r w:rsidR="00A444A9">
          <w:rPr>
            <w:rFonts w:eastAsiaTheme="minorEastAsia"/>
            <w:noProof/>
            <w:lang w:eastAsia="cs-CZ"/>
          </w:rPr>
          <w:tab/>
        </w:r>
        <w:r w:rsidR="00A444A9" w:rsidRPr="00ED4846">
          <w:rPr>
            <w:rStyle w:val="Hyperlink"/>
            <w:noProof/>
          </w:rPr>
          <w:t>General adversarial networks</w:t>
        </w:r>
        <w:r w:rsidR="00A444A9">
          <w:rPr>
            <w:noProof/>
            <w:webHidden/>
          </w:rPr>
          <w:tab/>
        </w:r>
        <w:r w:rsidR="00A444A9">
          <w:rPr>
            <w:noProof/>
            <w:webHidden/>
          </w:rPr>
          <w:fldChar w:fldCharType="begin"/>
        </w:r>
        <w:r w:rsidR="00A444A9">
          <w:rPr>
            <w:noProof/>
            <w:webHidden/>
          </w:rPr>
          <w:instrText xml:space="preserve"> PAGEREF _Toc3812549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443B7A0C" w14:textId="77777777" w:rsidR="00A444A9" w:rsidRDefault="00B226CD">
      <w:pPr>
        <w:pStyle w:val="TOC1"/>
        <w:tabs>
          <w:tab w:val="left" w:pos="440"/>
          <w:tab w:val="right" w:leader="dot" w:pos="8777"/>
        </w:tabs>
        <w:rPr>
          <w:rFonts w:eastAsiaTheme="minorEastAsia"/>
          <w:noProof/>
          <w:lang w:eastAsia="cs-CZ"/>
        </w:rPr>
      </w:pPr>
      <w:hyperlink w:anchor="_Toc3812550" w:history="1">
        <w:r w:rsidR="00A444A9" w:rsidRPr="00ED4846">
          <w:rPr>
            <w:rStyle w:val="Hyperlink"/>
            <w:noProof/>
          </w:rPr>
          <w:t>3</w:t>
        </w:r>
        <w:r w:rsidR="00A444A9">
          <w:rPr>
            <w:rFonts w:eastAsiaTheme="minorEastAsia"/>
            <w:noProof/>
            <w:lang w:eastAsia="cs-CZ"/>
          </w:rPr>
          <w:tab/>
        </w:r>
        <w:r w:rsidR="00A444A9" w:rsidRPr="00ED4846">
          <w:rPr>
            <w:rStyle w:val="Hyperlink"/>
            <w:noProof/>
          </w:rPr>
          <w:t>Procedurální generování</w:t>
        </w:r>
        <w:r w:rsidR="00A444A9">
          <w:rPr>
            <w:noProof/>
            <w:webHidden/>
          </w:rPr>
          <w:tab/>
        </w:r>
        <w:r w:rsidR="00A444A9">
          <w:rPr>
            <w:noProof/>
            <w:webHidden/>
          </w:rPr>
          <w:fldChar w:fldCharType="begin"/>
        </w:r>
        <w:r w:rsidR="00A444A9">
          <w:rPr>
            <w:noProof/>
            <w:webHidden/>
          </w:rPr>
          <w:instrText xml:space="preserve"> PAGEREF _Toc3812550 \h </w:instrText>
        </w:r>
        <w:r w:rsidR="00A444A9">
          <w:rPr>
            <w:noProof/>
            <w:webHidden/>
          </w:rPr>
        </w:r>
        <w:r w:rsidR="00A444A9">
          <w:rPr>
            <w:noProof/>
            <w:webHidden/>
          </w:rPr>
          <w:fldChar w:fldCharType="separate"/>
        </w:r>
        <w:r w:rsidR="00A444A9">
          <w:rPr>
            <w:noProof/>
            <w:webHidden/>
          </w:rPr>
          <w:t>13</w:t>
        </w:r>
        <w:r w:rsidR="00A444A9">
          <w:rPr>
            <w:noProof/>
            <w:webHidden/>
          </w:rPr>
          <w:fldChar w:fldCharType="end"/>
        </w:r>
      </w:hyperlink>
    </w:p>
    <w:p w14:paraId="38C5FF64" w14:textId="77777777" w:rsidR="00A444A9" w:rsidRDefault="00B226CD">
      <w:pPr>
        <w:pStyle w:val="TOC2"/>
        <w:tabs>
          <w:tab w:val="left" w:pos="880"/>
          <w:tab w:val="right" w:leader="dot" w:pos="8777"/>
        </w:tabs>
        <w:rPr>
          <w:rFonts w:eastAsiaTheme="minorEastAsia"/>
          <w:noProof/>
          <w:lang w:eastAsia="cs-CZ"/>
        </w:rPr>
      </w:pPr>
      <w:hyperlink w:anchor="_Toc3812551" w:history="1">
        <w:r w:rsidR="00A444A9" w:rsidRPr="00ED4846">
          <w:rPr>
            <w:rStyle w:val="Hyperlink"/>
            <w:noProof/>
          </w:rPr>
          <w:t>3.1</w:t>
        </w:r>
        <w:r w:rsidR="00A444A9">
          <w:rPr>
            <w:rFonts w:eastAsiaTheme="minorEastAsia"/>
            <w:noProof/>
            <w:lang w:eastAsia="cs-CZ"/>
          </w:rPr>
          <w:tab/>
        </w:r>
        <w:r w:rsidR="00A444A9" w:rsidRPr="00ED4846">
          <w:rPr>
            <w:rStyle w:val="Hyperlink"/>
            <w:noProof/>
          </w:rPr>
          <w:t>Klasifikace PCG algoritmů</w:t>
        </w:r>
        <w:r w:rsidR="00A444A9">
          <w:rPr>
            <w:noProof/>
            <w:webHidden/>
          </w:rPr>
          <w:tab/>
        </w:r>
        <w:r w:rsidR="00A444A9">
          <w:rPr>
            <w:noProof/>
            <w:webHidden/>
          </w:rPr>
          <w:fldChar w:fldCharType="begin"/>
        </w:r>
        <w:r w:rsidR="00A444A9">
          <w:rPr>
            <w:noProof/>
            <w:webHidden/>
          </w:rPr>
          <w:instrText xml:space="preserve"> PAGEREF _Toc3812551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EE381C9" w14:textId="77777777" w:rsidR="00A444A9" w:rsidRDefault="00B226CD">
      <w:pPr>
        <w:pStyle w:val="TOC2"/>
        <w:tabs>
          <w:tab w:val="left" w:pos="880"/>
          <w:tab w:val="right" w:leader="dot" w:pos="8777"/>
        </w:tabs>
        <w:rPr>
          <w:rFonts w:eastAsiaTheme="minorEastAsia"/>
          <w:noProof/>
          <w:lang w:eastAsia="cs-CZ"/>
        </w:rPr>
      </w:pPr>
      <w:hyperlink w:anchor="_Toc3812552" w:history="1">
        <w:r w:rsidR="00A444A9" w:rsidRPr="00ED4846">
          <w:rPr>
            <w:rStyle w:val="Hyperlink"/>
            <w:noProof/>
          </w:rPr>
          <w:t>3.2</w:t>
        </w:r>
        <w:r w:rsidR="00A444A9">
          <w:rPr>
            <w:rFonts w:eastAsiaTheme="minorEastAsia"/>
            <w:noProof/>
            <w:lang w:eastAsia="cs-CZ"/>
          </w:rPr>
          <w:tab/>
        </w:r>
        <w:r w:rsidR="00A444A9" w:rsidRPr="00ED4846">
          <w:rPr>
            <w:rStyle w:val="Hyperlink"/>
            <w:noProof/>
          </w:rPr>
          <w:t>Tradiční metody procedurálního generování</w:t>
        </w:r>
        <w:r w:rsidR="00A444A9">
          <w:rPr>
            <w:noProof/>
            <w:webHidden/>
          </w:rPr>
          <w:tab/>
        </w:r>
        <w:r w:rsidR="00A444A9">
          <w:rPr>
            <w:noProof/>
            <w:webHidden/>
          </w:rPr>
          <w:fldChar w:fldCharType="begin"/>
        </w:r>
        <w:r w:rsidR="00A444A9">
          <w:rPr>
            <w:noProof/>
            <w:webHidden/>
          </w:rPr>
          <w:instrText xml:space="preserve"> PAGEREF _Toc3812552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8F6C96C" w14:textId="77777777" w:rsidR="00A444A9" w:rsidRDefault="00B226CD">
      <w:pPr>
        <w:pStyle w:val="TOC2"/>
        <w:tabs>
          <w:tab w:val="left" w:pos="880"/>
          <w:tab w:val="right" w:leader="dot" w:pos="8777"/>
        </w:tabs>
        <w:rPr>
          <w:rFonts w:eastAsiaTheme="minorEastAsia"/>
          <w:noProof/>
          <w:lang w:eastAsia="cs-CZ"/>
        </w:rPr>
      </w:pPr>
      <w:hyperlink w:anchor="_Toc3812553" w:history="1">
        <w:r w:rsidR="00A444A9" w:rsidRPr="00ED4846">
          <w:rPr>
            <w:rStyle w:val="Hyperlink"/>
            <w:noProof/>
          </w:rPr>
          <w:t>3.3</w:t>
        </w:r>
        <w:r w:rsidR="00A444A9">
          <w:rPr>
            <w:rFonts w:eastAsiaTheme="minorEastAsia"/>
            <w:noProof/>
            <w:lang w:eastAsia="cs-CZ"/>
          </w:rPr>
          <w:tab/>
        </w:r>
        <w:r w:rsidR="00A444A9" w:rsidRPr="00ED4846">
          <w:rPr>
            <w:rStyle w:val="Hyperlink"/>
            <w:noProof/>
          </w:rPr>
          <w:t>Motivace, účel a vize používání PCG</w:t>
        </w:r>
        <w:r w:rsidR="00A444A9">
          <w:rPr>
            <w:noProof/>
            <w:webHidden/>
          </w:rPr>
          <w:tab/>
        </w:r>
        <w:r w:rsidR="00A444A9">
          <w:rPr>
            <w:noProof/>
            <w:webHidden/>
          </w:rPr>
          <w:fldChar w:fldCharType="begin"/>
        </w:r>
        <w:r w:rsidR="00A444A9">
          <w:rPr>
            <w:noProof/>
            <w:webHidden/>
          </w:rPr>
          <w:instrText xml:space="preserve"> PAGEREF _Toc3812553 \h </w:instrText>
        </w:r>
        <w:r w:rsidR="00A444A9">
          <w:rPr>
            <w:noProof/>
            <w:webHidden/>
          </w:rPr>
        </w:r>
        <w:r w:rsidR="00A444A9">
          <w:rPr>
            <w:noProof/>
            <w:webHidden/>
          </w:rPr>
          <w:fldChar w:fldCharType="separate"/>
        </w:r>
        <w:r w:rsidR="00A444A9">
          <w:rPr>
            <w:noProof/>
            <w:webHidden/>
          </w:rPr>
          <w:t>15</w:t>
        </w:r>
        <w:r w:rsidR="00A444A9">
          <w:rPr>
            <w:noProof/>
            <w:webHidden/>
          </w:rPr>
          <w:fldChar w:fldCharType="end"/>
        </w:r>
      </w:hyperlink>
    </w:p>
    <w:p w14:paraId="4E9A0010" w14:textId="77777777" w:rsidR="00A444A9" w:rsidRDefault="00B226CD">
      <w:pPr>
        <w:pStyle w:val="TOC1"/>
        <w:tabs>
          <w:tab w:val="left" w:pos="440"/>
          <w:tab w:val="right" w:leader="dot" w:pos="8777"/>
        </w:tabs>
        <w:rPr>
          <w:rFonts w:eastAsiaTheme="minorEastAsia"/>
          <w:noProof/>
          <w:lang w:eastAsia="cs-CZ"/>
        </w:rPr>
      </w:pPr>
      <w:hyperlink w:anchor="_Toc3812554" w:history="1">
        <w:r w:rsidR="00A444A9" w:rsidRPr="00ED4846">
          <w:rPr>
            <w:rStyle w:val="Hyperlink"/>
            <w:noProof/>
          </w:rPr>
          <w:t>4</w:t>
        </w:r>
        <w:r w:rsidR="00A444A9">
          <w:rPr>
            <w:rFonts w:eastAsiaTheme="minorEastAsia"/>
            <w:noProof/>
            <w:lang w:eastAsia="cs-CZ"/>
          </w:rPr>
          <w:tab/>
        </w:r>
        <w:r w:rsidR="00A444A9" w:rsidRPr="00ED4846">
          <w:rPr>
            <w:rStyle w:val="Hyperlink"/>
            <w:noProof/>
          </w:rPr>
          <w:t>Procedurální generování prostřednictvím strojového učení</w:t>
        </w:r>
        <w:r w:rsidR="00A444A9">
          <w:rPr>
            <w:noProof/>
            <w:webHidden/>
          </w:rPr>
          <w:tab/>
        </w:r>
        <w:r w:rsidR="00A444A9">
          <w:rPr>
            <w:noProof/>
            <w:webHidden/>
          </w:rPr>
          <w:fldChar w:fldCharType="begin"/>
        </w:r>
        <w:r w:rsidR="00A444A9">
          <w:rPr>
            <w:noProof/>
            <w:webHidden/>
          </w:rPr>
          <w:instrText xml:space="preserve"> PAGEREF _Toc3812554 \h </w:instrText>
        </w:r>
        <w:r w:rsidR="00A444A9">
          <w:rPr>
            <w:noProof/>
            <w:webHidden/>
          </w:rPr>
        </w:r>
        <w:r w:rsidR="00A444A9">
          <w:rPr>
            <w:noProof/>
            <w:webHidden/>
          </w:rPr>
          <w:fldChar w:fldCharType="separate"/>
        </w:r>
        <w:r w:rsidR="00A444A9">
          <w:rPr>
            <w:noProof/>
            <w:webHidden/>
          </w:rPr>
          <w:t>17</w:t>
        </w:r>
        <w:r w:rsidR="00A444A9">
          <w:rPr>
            <w:noProof/>
            <w:webHidden/>
          </w:rPr>
          <w:fldChar w:fldCharType="end"/>
        </w:r>
      </w:hyperlink>
    </w:p>
    <w:p w14:paraId="050138C3" w14:textId="77777777" w:rsidR="00A444A9" w:rsidRDefault="00B226CD">
      <w:pPr>
        <w:pStyle w:val="TOC2"/>
        <w:tabs>
          <w:tab w:val="left" w:pos="880"/>
          <w:tab w:val="right" w:leader="dot" w:pos="8777"/>
        </w:tabs>
        <w:rPr>
          <w:rFonts w:eastAsiaTheme="minorEastAsia"/>
          <w:noProof/>
          <w:lang w:eastAsia="cs-CZ"/>
        </w:rPr>
      </w:pPr>
      <w:hyperlink w:anchor="_Toc3812555" w:history="1">
        <w:r w:rsidR="00A444A9" w:rsidRPr="00ED4846">
          <w:rPr>
            <w:rStyle w:val="Hyperlink"/>
            <w:noProof/>
          </w:rPr>
          <w:t>4.1</w:t>
        </w:r>
        <w:r w:rsidR="00A444A9">
          <w:rPr>
            <w:rFonts w:eastAsiaTheme="minorEastAsia"/>
            <w:noProof/>
            <w:lang w:eastAsia="cs-CZ"/>
          </w:rPr>
          <w:tab/>
        </w:r>
        <w:r w:rsidR="00A444A9" w:rsidRPr="00ED4846">
          <w:rPr>
            <w:rStyle w:val="Hyperlink"/>
            <w:noProof/>
          </w:rPr>
          <w:t>Současné experimenty PCGML</w:t>
        </w:r>
        <w:r w:rsidR="00A444A9">
          <w:rPr>
            <w:noProof/>
            <w:webHidden/>
          </w:rPr>
          <w:tab/>
        </w:r>
        <w:r w:rsidR="00A444A9">
          <w:rPr>
            <w:noProof/>
            <w:webHidden/>
          </w:rPr>
          <w:fldChar w:fldCharType="begin"/>
        </w:r>
        <w:r w:rsidR="00A444A9">
          <w:rPr>
            <w:noProof/>
            <w:webHidden/>
          </w:rPr>
          <w:instrText xml:space="preserve"> PAGEREF _Toc3812555 \h </w:instrText>
        </w:r>
        <w:r w:rsidR="00A444A9">
          <w:rPr>
            <w:noProof/>
            <w:webHidden/>
          </w:rPr>
        </w:r>
        <w:r w:rsidR="00A444A9">
          <w:rPr>
            <w:noProof/>
            <w:webHidden/>
          </w:rPr>
          <w:fldChar w:fldCharType="separate"/>
        </w:r>
        <w:r w:rsidR="00A444A9">
          <w:rPr>
            <w:noProof/>
            <w:webHidden/>
          </w:rPr>
          <w:t>18</w:t>
        </w:r>
        <w:r w:rsidR="00A444A9">
          <w:rPr>
            <w:noProof/>
            <w:webHidden/>
          </w:rPr>
          <w:fldChar w:fldCharType="end"/>
        </w:r>
      </w:hyperlink>
    </w:p>
    <w:p w14:paraId="1AEB473E" w14:textId="77777777" w:rsidR="00A444A9" w:rsidRDefault="00B226CD">
      <w:pPr>
        <w:pStyle w:val="TOC1"/>
        <w:tabs>
          <w:tab w:val="left" w:pos="440"/>
          <w:tab w:val="right" w:leader="dot" w:pos="8777"/>
        </w:tabs>
        <w:rPr>
          <w:rFonts w:eastAsiaTheme="minorEastAsia"/>
          <w:noProof/>
          <w:lang w:eastAsia="cs-CZ"/>
        </w:rPr>
      </w:pPr>
      <w:hyperlink w:anchor="_Toc3812556" w:history="1">
        <w:r w:rsidR="00A444A9" w:rsidRPr="00ED4846">
          <w:rPr>
            <w:rStyle w:val="Hyperlink"/>
            <w:noProof/>
          </w:rPr>
          <w:t>5</w:t>
        </w:r>
        <w:r w:rsidR="00A444A9">
          <w:rPr>
            <w:rFonts w:eastAsiaTheme="minorEastAsia"/>
            <w:noProof/>
            <w:lang w:eastAsia="cs-CZ"/>
          </w:rPr>
          <w:tab/>
        </w:r>
        <w:r w:rsidR="00A444A9" w:rsidRPr="00ED4846">
          <w:rPr>
            <w:rStyle w:val="Hyperlink"/>
            <w:noProof/>
          </w:rPr>
          <w:t>Technologie pro implementaci algoritmů strojového učení</w:t>
        </w:r>
        <w:r w:rsidR="00A444A9">
          <w:rPr>
            <w:noProof/>
            <w:webHidden/>
          </w:rPr>
          <w:tab/>
        </w:r>
        <w:r w:rsidR="00A444A9">
          <w:rPr>
            <w:noProof/>
            <w:webHidden/>
          </w:rPr>
          <w:fldChar w:fldCharType="begin"/>
        </w:r>
        <w:r w:rsidR="00A444A9">
          <w:rPr>
            <w:noProof/>
            <w:webHidden/>
          </w:rPr>
          <w:instrText xml:space="preserve"> PAGEREF _Toc3812556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F18C40E" w14:textId="77777777" w:rsidR="00A444A9" w:rsidRDefault="00B226CD">
      <w:pPr>
        <w:pStyle w:val="TOC2"/>
        <w:tabs>
          <w:tab w:val="left" w:pos="880"/>
          <w:tab w:val="right" w:leader="dot" w:pos="8777"/>
        </w:tabs>
        <w:rPr>
          <w:rFonts w:eastAsiaTheme="minorEastAsia"/>
          <w:noProof/>
          <w:lang w:eastAsia="cs-CZ"/>
        </w:rPr>
      </w:pPr>
      <w:hyperlink w:anchor="_Toc3812557" w:history="1">
        <w:r w:rsidR="00A444A9" w:rsidRPr="00ED4846">
          <w:rPr>
            <w:rStyle w:val="Hyperlink"/>
            <w:noProof/>
          </w:rPr>
          <w:t>5.1</w:t>
        </w:r>
        <w:r w:rsidR="00A444A9">
          <w:rPr>
            <w:rFonts w:eastAsiaTheme="minorEastAsia"/>
            <w:noProof/>
            <w:lang w:eastAsia="cs-CZ"/>
          </w:rPr>
          <w:tab/>
        </w:r>
        <w:r w:rsidR="00A444A9" w:rsidRPr="00ED4846">
          <w:rPr>
            <w:rStyle w:val="Hyperlink"/>
            <w:noProof/>
          </w:rPr>
          <w:t>Python</w:t>
        </w:r>
        <w:r w:rsidR="00A444A9">
          <w:rPr>
            <w:noProof/>
            <w:webHidden/>
          </w:rPr>
          <w:tab/>
        </w:r>
        <w:r w:rsidR="00A444A9">
          <w:rPr>
            <w:noProof/>
            <w:webHidden/>
          </w:rPr>
          <w:fldChar w:fldCharType="begin"/>
        </w:r>
        <w:r w:rsidR="00A444A9">
          <w:rPr>
            <w:noProof/>
            <w:webHidden/>
          </w:rPr>
          <w:instrText xml:space="preserve"> PAGEREF _Toc3812557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04261F36" w14:textId="77777777" w:rsidR="00A444A9" w:rsidRDefault="00B226CD">
      <w:pPr>
        <w:pStyle w:val="TOC2"/>
        <w:tabs>
          <w:tab w:val="left" w:pos="880"/>
          <w:tab w:val="right" w:leader="dot" w:pos="8777"/>
        </w:tabs>
        <w:rPr>
          <w:rFonts w:eastAsiaTheme="minorEastAsia"/>
          <w:noProof/>
          <w:lang w:eastAsia="cs-CZ"/>
        </w:rPr>
      </w:pPr>
      <w:hyperlink w:anchor="_Toc3812558" w:history="1">
        <w:r w:rsidR="00A444A9" w:rsidRPr="00ED4846">
          <w:rPr>
            <w:rStyle w:val="Hyperlink"/>
            <w:noProof/>
          </w:rPr>
          <w:t>5.2</w:t>
        </w:r>
        <w:r w:rsidR="00A444A9">
          <w:rPr>
            <w:rFonts w:eastAsiaTheme="minorEastAsia"/>
            <w:noProof/>
            <w:lang w:eastAsia="cs-CZ"/>
          </w:rPr>
          <w:tab/>
        </w:r>
        <w:r w:rsidR="00A444A9" w:rsidRPr="00ED4846">
          <w:rPr>
            <w:rStyle w:val="Hyperlink"/>
            <w:noProof/>
          </w:rPr>
          <w:t>NumPy</w:t>
        </w:r>
        <w:r w:rsidR="00A444A9">
          <w:rPr>
            <w:noProof/>
            <w:webHidden/>
          </w:rPr>
          <w:tab/>
        </w:r>
        <w:r w:rsidR="00A444A9">
          <w:rPr>
            <w:noProof/>
            <w:webHidden/>
          </w:rPr>
          <w:fldChar w:fldCharType="begin"/>
        </w:r>
        <w:r w:rsidR="00A444A9">
          <w:rPr>
            <w:noProof/>
            <w:webHidden/>
          </w:rPr>
          <w:instrText xml:space="preserve"> PAGEREF _Toc3812558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5881117" w14:textId="77777777" w:rsidR="00A444A9" w:rsidRDefault="00B226CD">
      <w:pPr>
        <w:pStyle w:val="TOC2"/>
        <w:tabs>
          <w:tab w:val="left" w:pos="880"/>
          <w:tab w:val="right" w:leader="dot" w:pos="8777"/>
        </w:tabs>
        <w:rPr>
          <w:rFonts w:eastAsiaTheme="minorEastAsia"/>
          <w:noProof/>
          <w:lang w:eastAsia="cs-CZ"/>
        </w:rPr>
      </w:pPr>
      <w:hyperlink w:anchor="_Toc3812559" w:history="1">
        <w:r w:rsidR="00A444A9" w:rsidRPr="00ED4846">
          <w:rPr>
            <w:rStyle w:val="Hyperlink"/>
            <w:noProof/>
          </w:rPr>
          <w:t>5.3</w:t>
        </w:r>
        <w:r w:rsidR="00A444A9">
          <w:rPr>
            <w:rFonts w:eastAsiaTheme="minorEastAsia"/>
            <w:noProof/>
            <w:lang w:eastAsia="cs-CZ"/>
          </w:rPr>
          <w:tab/>
        </w:r>
        <w:r w:rsidR="00A444A9" w:rsidRPr="00ED4846">
          <w:rPr>
            <w:rStyle w:val="Hyperlink"/>
            <w:noProof/>
          </w:rPr>
          <w:t>TensorFlow</w:t>
        </w:r>
        <w:r w:rsidR="00A444A9">
          <w:rPr>
            <w:noProof/>
            <w:webHidden/>
          </w:rPr>
          <w:tab/>
        </w:r>
        <w:r w:rsidR="00A444A9">
          <w:rPr>
            <w:noProof/>
            <w:webHidden/>
          </w:rPr>
          <w:fldChar w:fldCharType="begin"/>
        </w:r>
        <w:r w:rsidR="00A444A9">
          <w:rPr>
            <w:noProof/>
            <w:webHidden/>
          </w:rPr>
          <w:instrText xml:space="preserve"> PAGEREF _Toc3812559 \h </w:instrText>
        </w:r>
        <w:r w:rsidR="00A444A9">
          <w:rPr>
            <w:noProof/>
            <w:webHidden/>
          </w:rPr>
        </w:r>
        <w:r w:rsidR="00A444A9">
          <w:rPr>
            <w:noProof/>
            <w:webHidden/>
          </w:rPr>
          <w:fldChar w:fldCharType="separate"/>
        </w:r>
        <w:r w:rsidR="00A444A9">
          <w:rPr>
            <w:noProof/>
            <w:webHidden/>
          </w:rPr>
          <w:t>22</w:t>
        </w:r>
        <w:r w:rsidR="00A444A9">
          <w:rPr>
            <w:noProof/>
            <w:webHidden/>
          </w:rPr>
          <w:fldChar w:fldCharType="end"/>
        </w:r>
      </w:hyperlink>
    </w:p>
    <w:p w14:paraId="10047B39" w14:textId="77777777" w:rsidR="00A444A9" w:rsidRDefault="00B226CD">
      <w:pPr>
        <w:pStyle w:val="TOC2"/>
        <w:tabs>
          <w:tab w:val="left" w:pos="880"/>
          <w:tab w:val="right" w:leader="dot" w:pos="8777"/>
        </w:tabs>
        <w:rPr>
          <w:rFonts w:eastAsiaTheme="minorEastAsia"/>
          <w:noProof/>
          <w:lang w:eastAsia="cs-CZ"/>
        </w:rPr>
      </w:pPr>
      <w:hyperlink w:anchor="_Toc3812560" w:history="1">
        <w:r w:rsidR="00A444A9" w:rsidRPr="00ED4846">
          <w:rPr>
            <w:rStyle w:val="Hyperlink"/>
            <w:noProof/>
          </w:rPr>
          <w:t>5.4</w:t>
        </w:r>
        <w:r w:rsidR="00A444A9">
          <w:rPr>
            <w:rFonts w:eastAsiaTheme="minorEastAsia"/>
            <w:noProof/>
            <w:lang w:eastAsia="cs-CZ"/>
          </w:rPr>
          <w:tab/>
        </w:r>
        <w:r w:rsidR="00A444A9" w:rsidRPr="00ED4846">
          <w:rPr>
            <w:rStyle w:val="Hyperlink"/>
            <w:noProof/>
          </w:rPr>
          <w:t>Keras</w:t>
        </w:r>
        <w:r w:rsidR="00A444A9">
          <w:rPr>
            <w:noProof/>
            <w:webHidden/>
          </w:rPr>
          <w:tab/>
        </w:r>
        <w:r w:rsidR="00A444A9">
          <w:rPr>
            <w:noProof/>
            <w:webHidden/>
          </w:rPr>
          <w:fldChar w:fldCharType="begin"/>
        </w:r>
        <w:r w:rsidR="00A444A9">
          <w:rPr>
            <w:noProof/>
            <w:webHidden/>
          </w:rPr>
          <w:instrText xml:space="preserve"> PAGEREF _Toc3812560 \h </w:instrText>
        </w:r>
        <w:r w:rsidR="00A444A9">
          <w:rPr>
            <w:noProof/>
            <w:webHidden/>
          </w:rPr>
        </w:r>
        <w:r w:rsidR="00A444A9">
          <w:rPr>
            <w:noProof/>
            <w:webHidden/>
          </w:rPr>
          <w:fldChar w:fldCharType="separate"/>
        </w:r>
        <w:r w:rsidR="00A444A9">
          <w:rPr>
            <w:noProof/>
            <w:webHidden/>
          </w:rPr>
          <w:t>23</w:t>
        </w:r>
        <w:r w:rsidR="00A444A9">
          <w:rPr>
            <w:noProof/>
            <w:webHidden/>
          </w:rPr>
          <w:fldChar w:fldCharType="end"/>
        </w:r>
      </w:hyperlink>
    </w:p>
    <w:p w14:paraId="16F7E159" w14:textId="77777777" w:rsidR="00A444A9" w:rsidRDefault="00B226CD">
      <w:pPr>
        <w:pStyle w:val="TOC1"/>
        <w:tabs>
          <w:tab w:val="left" w:pos="440"/>
          <w:tab w:val="right" w:leader="dot" w:pos="8777"/>
        </w:tabs>
        <w:rPr>
          <w:rFonts w:eastAsiaTheme="minorEastAsia"/>
          <w:noProof/>
          <w:lang w:eastAsia="cs-CZ"/>
        </w:rPr>
      </w:pPr>
      <w:hyperlink w:anchor="_Toc3812561" w:history="1">
        <w:r w:rsidR="00A444A9" w:rsidRPr="00ED4846">
          <w:rPr>
            <w:rStyle w:val="Hyperlink"/>
            <w:noProof/>
          </w:rPr>
          <w:t>6</w:t>
        </w:r>
        <w:r w:rsidR="00A444A9">
          <w:rPr>
            <w:rFonts w:eastAsiaTheme="minorEastAsia"/>
            <w:noProof/>
            <w:lang w:eastAsia="cs-CZ"/>
          </w:rPr>
          <w:tab/>
        </w:r>
        <w:r w:rsidR="00A444A9" w:rsidRPr="00ED4846">
          <w:rPr>
            <w:rStyle w:val="Hyperlink"/>
            <w:noProof/>
          </w:rPr>
          <w:t>Demonstrace metod strojového učení na příkladech generování</w:t>
        </w:r>
        <w:r w:rsidR="00A444A9">
          <w:rPr>
            <w:noProof/>
            <w:webHidden/>
          </w:rPr>
          <w:tab/>
        </w:r>
        <w:r w:rsidR="00A444A9">
          <w:rPr>
            <w:noProof/>
            <w:webHidden/>
          </w:rPr>
          <w:fldChar w:fldCharType="begin"/>
        </w:r>
        <w:r w:rsidR="00A444A9">
          <w:rPr>
            <w:noProof/>
            <w:webHidden/>
          </w:rPr>
          <w:instrText xml:space="preserve"> PAGEREF _Toc3812561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E8CCA2E" w14:textId="77777777" w:rsidR="00A444A9" w:rsidRDefault="00B226CD">
      <w:pPr>
        <w:pStyle w:val="TOC2"/>
        <w:tabs>
          <w:tab w:val="left" w:pos="880"/>
          <w:tab w:val="right" w:leader="dot" w:pos="8777"/>
        </w:tabs>
        <w:rPr>
          <w:rFonts w:eastAsiaTheme="minorEastAsia"/>
          <w:noProof/>
          <w:lang w:eastAsia="cs-CZ"/>
        </w:rPr>
      </w:pPr>
      <w:hyperlink w:anchor="_Toc3812562" w:history="1">
        <w:r w:rsidR="00A444A9" w:rsidRPr="00ED4846">
          <w:rPr>
            <w:rStyle w:val="Hyperlink"/>
            <w:noProof/>
          </w:rPr>
          <w:t>6.1</w:t>
        </w:r>
        <w:r w:rsidR="00A444A9">
          <w:rPr>
            <w:rFonts w:eastAsiaTheme="minorEastAsia"/>
            <w:noProof/>
            <w:lang w:eastAsia="cs-CZ"/>
          </w:rPr>
          <w:tab/>
        </w:r>
        <w:r w:rsidR="00A444A9" w:rsidRPr="00ED4846">
          <w:rPr>
            <w:rStyle w:val="Hyperlink"/>
            <w:noProof/>
          </w:rPr>
          <w:t>Příklad hanojských věží</w:t>
        </w:r>
        <w:r w:rsidR="00A444A9">
          <w:rPr>
            <w:noProof/>
            <w:webHidden/>
          </w:rPr>
          <w:tab/>
        </w:r>
        <w:r w:rsidR="00A444A9">
          <w:rPr>
            <w:noProof/>
            <w:webHidden/>
          </w:rPr>
          <w:fldChar w:fldCharType="begin"/>
        </w:r>
        <w:r w:rsidR="00A444A9">
          <w:rPr>
            <w:noProof/>
            <w:webHidden/>
          </w:rPr>
          <w:instrText xml:space="preserve"> PAGEREF _Toc3812562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A351F0D" w14:textId="77777777" w:rsidR="00A444A9" w:rsidRDefault="00B226CD">
      <w:pPr>
        <w:pStyle w:val="TOC2"/>
        <w:tabs>
          <w:tab w:val="left" w:pos="880"/>
          <w:tab w:val="right" w:leader="dot" w:pos="8777"/>
        </w:tabs>
        <w:rPr>
          <w:rFonts w:eastAsiaTheme="minorEastAsia"/>
          <w:noProof/>
          <w:lang w:eastAsia="cs-CZ"/>
        </w:rPr>
      </w:pPr>
      <w:hyperlink w:anchor="_Toc3812563" w:history="1">
        <w:r w:rsidR="00A444A9" w:rsidRPr="00ED4846">
          <w:rPr>
            <w:rStyle w:val="Hyperlink"/>
            <w:noProof/>
          </w:rPr>
          <w:t>6.2</w:t>
        </w:r>
        <w:r w:rsidR="00A444A9">
          <w:rPr>
            <w:rFonts w:eastAsiaTheme="minorEastAsia"/>
            <w:noProof/>
            <w:lang w:eastAsia="cs-CZ"/>
          </w:rPr>
          <w:tab/>
        </w:r>
        <w:r w:rsidR="00A444A9" w:rsidRPr="00ED4846">
          <w:rPr>
            <w:rStyle w:val="Hyperlink"/>
            <w:noProof/>
          </w:rPr>
          <w:t>Užité technologie</w:t>
        </w:r>
        <w:r w:rsidR="00A444A9">
          <w:rPr>
            <w:noProof/>
            <w:webHidden/>
          </w:rPr>
          <w:tab/>
        </w:r>
        <w:r w:rsidR="00A444A9">
          <w:rPr>
            <w:noProof/>
            <w:webHidden/>
          </w:rPr>
          <w:fldChar w:fldCharType="begin"/>
        </w:r>
        <w:r w:rsidR="00A444A9">
          <w:rPr>
            <w:noProof/>
            <w:webHidden/>
          </w:rPr>
          <w:instrText xml:space="preserve"> PAGEREF _Toc3812563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2F5157C" w14:textId="77777777" w:rsidR="00A444A9" w:rsidRDefault="00B226CD">
      <w:pPr>
        <w:pStyle w:val="TOC2"/>
        <w:tabs>
          <w:tab w:val="left" w:pos="880"/>
          <w:tab w:val="right" w:leader="dot" w:pos="8777"/>
        </w:tabs>
        <w:rPr>
          <w:rFonts w:eastAsiaTheme="minorEastAsia"/>
          <w:noProof/>
          <w:lang w:eastAsia="cs-CZ"/>
        </w:rPr>
      </w:pPr>
      <w:hyperlink w:anchor="_Toc3812564" w:history="1">
        <w:r w:rsidR="00A444A9" w:rsidRPr="00ED4846">
          <w:rPr>
            <w:rStyle w:val="Hyperlink"/>
            <w:noProof/>
          </w:rPr>
          <w:t>6.3</w:t>
        </w:r>
        <w:r w:rsidR="00A444A9">
          <w:rPr>
            <w:rFonts w:eastAsiaTheme="minorEastAsia"/>
            <w:noProof/>
            <w:lang w:eastAsia="cs-CZ"/>
          </w:rPr>
          <w:tab/>
        </w:r>
        <w:r w:rsidR="00A444A9" w:rsidRPr="00ED4846">
          <w:rPr>
            <w:rStyle w:val="Hyperlink"/>
            <w:noProof/>
          </w:rPr>
          <w:t>Definice cíle a východisek</w:t>
        </w:r>
        <w:r w:rsidR="00A444A9">
          <w:rPr>
            <w:noProof/>
            <w:webHidden/>
          </w:rPr>
          <w:tab/>
        </w:r>
        <w:r w:rsidR="00A444A9">
          <w:rPr>
            <w:noProof/>
            <w:webHidden/>
          </w:rPr>
          <w:fldChar w:fldCharType="begin"/>
        </w:r>
        <w:r w:rsidR="00A444A9">
          <w:rPr>
            <w:noProof/>
            <w:webHidden/>
          </w:rPr>
          <w:instrText xml:space="preserve"> PAGEREF _Toc3812564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F45EEC5" w14:textId="77777777" w:rsidR="00A444A9" w:rsidRDefault="00B226CD">
      <w:pPr>
        <w:pStyle w:val="TOC2"/>
        <w:tabs>
          <w:tab w:val="left" w:pos="880"/>
          <w:tab w:val="right" w:leader="dot" w:pos="8777"/>
        </w:tabs>
        <w:rPr>
          <w:rFonts w:eastAsiaTheme="minorEastAsia"/>
          <w:noProof/>
          <w:lang w:eastAsia="cs-CZ"/>
        </w:rPr>
      </w:pPr>
      <w:hyperlink w:anchor="_Toc3812565" w:history="1">
        <w:r w:rsidR="00A444A9" w:rsidRPr="00ED4846">
          <w:rPr>
            <w:rStyle w:val="Hyperlink"/>
            <w:noProof/>
          </w:rPr>
          <w:t>6.4</w:t>
        </w:r>
        <w:r w:rsidR="00A444A9">
          <w:rPr>
            <w:rFonts w:eastAsiaTheme="minorEastAsia"/>
            <w:noProof/>
            <w:lang w:eastAsia="cs-CZ"/>
          </w:rPr>
          <w:tab/>
        </w:r>
        <w:r w:rsidR="00A444A9" w:rsidRPr="00ED4846">
          <w:rPr>
            <w:rStyle w:val="Hyperlink"/>
            <w:noProof/>
          </w:rPr>
          <w:t>Popis užitého algoritmu</w:t>
        </w:r>
        <w:r w:rsidR="00A444A9">
          <w:rPr>
            <w:noProof/>
            <w:webHidden/>
          </w:rPr>
          <w:tab/>
        </w:r>
        <w:r w:rsidR="00A444A9">
          <w:rPr>
            <w:noProof/>
            <w:webHidden/>
          </w:rPr>
          <w:fldChar w:fldCharType="begin"/>
        </w:r>
        <w:r w:rsidR="00A444A9">
          <w:rPr>
            <w:noProof/>
            <w:webHidden/>
          </w:rPr>
          <w:instrText xml:space="preserve"> PAGEREF _Toc3812565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28E5C24D" w14:textId="77777777" w:rsidR="00A444A9" w:rsidRDefault="00B226CD">
      <w:pPr>
        <w:pStyle w:val="TOC3"/>
        <w:tabs>
          <w:tab w:val="left" w:pos="1320"/>
          <w:tab w:val="right" w:leader="dot" w:pos="8777"/>
        </w:tabs>
        <w:rPr>
          <w:rFonts w:eastAsiaTheme="minorEastAsia"/>
          <w:noProof/>
          <w:lang w:eastAsia="cs-CZ"/>
        </w:rPr>
      </w:pPr>
      <w:hyperlink w:anchor="_Toc3812566" w:history="1">
        <w:r w:rsidR="00A444A9" w:rsidRPr="00ED4846">
          <w:rPr>
            <w:rStyle w:val="Hyperlink"/>
            <w:noProof/>
          </w:rPr>
          <w:t>6.4.1</w:t>
        </w:r>
        <w:r w:rsidR="00A444A9">
          <w:rPr>
            <w:rFonts w:eastAsiaTheme="minorEastAsia"/>
            <w:noProof/>
            <w:lang w:eastAsia="cs-CZ"/>
          </w:rPr>
          <w:tab/>
        </w:r>
        <w:r w:rsidR="00A444A9" w:rsidRPr="00ED4846">
          <w:rPr>
            <w:rStyle w:val="Hyperlink"/>
            <w:noProof/>
          </w:rPr>
          <w:t>Charakteristika vstupních dat</w:t>
        </w:r>
        <w:r w:rsidR="00A444A9">
          <w:rPr>
            <w:noProof/>
            <w:webHidden/>
          </w:rPr>
          <w:tab/>
        </w:r>
        <w:r w:rsidR="00A444A9">
          <w:rPr>
            <w:noProof/>
            <w:webHidden/>
          </w:rPr>
          <w:fldChar w:fldCharType="begin"/>
        </w:r>
        <w:r w:rsidR="00A444A9">
          <w:rPr>
            <w:noProof/>
            <w:webHidden/>
          </w:rPr>
          <w:instrText xml:space="preserve"> PAGEREF _Toc3812566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115BC96F" w14:textId="77777777" w:rsidR="00A444A9" w:rsidRDefault="00B226CD">
      <w:pPr>
        <w:pStyle w:val="TOC3"/>
        <w:tabs>
          <w:tab w:val="left" w:pos="1320"/>
          <w:tab w:val="right" w:leader="dot" w:pos="8777"/>
        </w:tabs>
        <w:rPr>
          <w:rFonts w:eastAsiaTheme="minorEastAsia"/>
          <w:noProof/>
          <w:lang w:eastAsia="cs-CZ"/>
        </w:rPr>
      </w:pPr>
      <w:hyperlink w:anchor="_Toc3812567" w:history="1">
        <w:r w:rsidR="00A444A9" w:rsidRPr="00ED4846">
          <w:rPr>
            <w:rStyle w:val="Hyperlink"/>
            <w:noProof/>
          </w:rPr>
          <w:t>6.4.2</w:t>
        </w:r>
        <w:r w:rsidR="00A444A9">
          <w:rPr>
            <w:rFonts w:eastAsiaTheme="minorEastAsia"/>
            <w:noProof/>
            <w:lang w:eastAsia="cs-CZ"/>
          </w:rPr>
          <w:tab/>
        </w:r>
        <w:r w:rsidR="00A444A9" w:rsidRPr="00ED4846">
          <w:rPr>
            <w:rStyle w:val="Hyperlink"/>
            <w:noProof/>
          </w:rPr>
          <w:t>Předzpracování dat</w:t>
        </w:r>
        <w:r w:rsidR="00A444A9">
          <w:rPr>
            <w:noProof/>
            <w:webHidden/>
          </w:rPr>
          <w:tab/>
        </w:r>
        <w:r w:rsidR="00A444A9">
          <w:rPr>
            <w:noProof/>
            <w:webHidden/>
          </w:rPr>
          <w:fldChar w:fldCharType="begin"/>
        </w:r>
        <w:r w:rsidR="00A444A9">
          <w:rPr>
            <w:noProof/>
            <w:webHidden/>
          </w:rPr>
          <w:instrText xml:space="preserve"> PAGEREF _Toc3812567 \h </w:instrText>
        </w:r>
        <w:r w:rsidR="00A444A9">
          <w:rPr>
            <w:noProof/>
            <w:webHidden/>
          </w:rPr>
        </w:r>
        <w:r w:rsidR="00A444A9">
          <w:rPr>
            <w:noProof/>
            <w:webHidden/>
          </w:rPr>
          <w:fldChar w:fldCharType="separate"/>
        </w:r>
        <w:r w:rsidR="00A444A9">
          <w:rPr>
            <w:noProof/>
            <w:webHidden/>
          </w:rPr>
          <w:t>27</w:t>
        </w:r>
        <w:r w:rsidR="00A444A9">
          <w:rPr>
            <w:noProof/>
            <w:webHidden/>
          </w:rPr>
          <w:fldChar w:fldCharType="end"/>
        </w:r>
      </w:hyperlink>
    </w:p>
    <w:p w14:paraId="094B696A" w14:textId="77777777" w:rsidR="00A444A9" w:rsidRDefault="00B226CD">
      <w:pPr>
        <w:pStyle w:val="TOC3"/>
        <w:tabs>
          <w:tab w:val="left" w:pos="1320"/>
          <w:tab w:val="right" w:leader="dot" w:pos="8777"/>
        </w:tabs>
        <w:rPr>
          <w:rFonts w:eastAsiaTheme="minorEastAsia"/>
          <w:noProof/>
          <w:lang w:eastAsia="cs-CZ"/>
        </w:rPr>
      </w:pPr>
      <w:hyperlink w:anchor="_Toc3812568" w:history="1">
        <w:r w:rsidR="00A444A9" w:rsidRPr="00ED4846">
          <w:rPr>
            <w:rStyle w:val="Hyperlink"/>
            <w:noProof/>
          </w:rPr>
          <w:t>6.4.3</w:t>
        </w:r>
        <w:r w:rsidR="00A444A9">
          <w:rPr>
            <w:rFonts w:eastAsiaTheme="minorEastAsia"/>
            <w:noProof/>
            <w:lang w:eastAsia="cs-CZ"/>
          </w:rPr>
          <w:tab/>
        </w:r>
        <w:r w:rsidR="00A444A9" w:rsidRPr="00ED4846">
          <w:rPr>
            <w:rStyle w:val="Hyperlink"/>
            <w:noProof/>
          </w:rPr>
          <w:t>Natrénování modelů</w:t>
        </w:r>
        <w:r w:rsidR="00A444A9">
          <w:rPr>
            <w:noProof/>
            <w:webHidden/>
          </w:rPr>
          <w:tab/>
        </w:r>
        <w:r w:rsidR="00A444A9">
          <w:rPr>
            <w:noProof/>
            <w:webHidden/>
          </w:rPr>
          <w:fldChar w:fldCharType="begin"/>
        </w:r>
        <w:r w:rsidR="00A444A9">
          <w:rPr>
            <w:noProof/>
            <w:webHidden/>
          </w:rPr>
          <w:instrText xml:space="preserve"> PAGEREF _Toc3812568 \h </w:instrText>
        </w:r>
        <w:r w:rsidR="00A444A9">
          <w:rPr>
            <w:noProof/>
            <w:webHidden/>
          </w:rPr>
        </w:r>
        <w:r w:rsidR="00A444A9">
          <w:rPr>
            <w:noProof/>
            <w:webHidden/>
          </w:rPr>
          <w:fldChar w:fldCharType="separate"/>
        </w:r>
        <w:r w:rsidR="00A444A9">
          <w:rPr>
            <w:noProof/>
            <w:webHidden/>
          </w:rPr>
          <w:t>29</w:t>
        </w:r>
        <w:r w:rsidR="00A444A9">
          <w:rPr>
            <w:noProof/>
            <w:webHidden/>
          </w:rPr>
          <w:fldChar w:fldCharType="end"/>
        </w:r>
      </w:hyperlink>
    </w:p>
    <w:p w14:paraId="2D17C2ED" w14:textId="77777777" w:rsidR="00A444A9" w:rsidRDefault="00B226CD">
      <w:pPr>
        <w:pStyle w:val="TOC2"/>
        <w:tabs>
          <w:tab w:val="left" w:pos="880"/>
          <w:tab w:val="right" w:leader="dot" w:pos="8777"/>
        </w:tabs>
        <w:rPr>
          <w:rFonts w:eastAsiaTheme="minorEastAsia"/>
          <w:noProof/>
          <w:lang w:eastAsia="cs-CZ"/>
        </w:rPr>
      </w:pPr>
      <w:hyperlink w:anchor="_Toc3812569" w:history="1">
        <w:r w:rsidR="00A444A9" w:rsidRPr="00ED4846">
          <w:rPr>
            <w:rStyle w:val="Hyperlink"/>
            <w:noProof/>
          </w:rPr>
          <w:t>6.5</w:t>
        </w:r>
        <w:r w:rsidR="00A444A9">
          <w:rPr>
            <w:rFonts w:eastAsiaTheme="minorEastAsia"/>
            <w:noProof/>
            <w:lang w:eastAsia="cs-CZ"/>
          </w:rPr>
          <w:tab/>
        </w:r>
        <w:r w:rsidR="00A444A9" w:rsidRPr="00ED4846">
          <w:rPr>
            <w:rStyle w:val="Hyperlink"/>
            <w:noProof/>
          </w:rPr>
          <w:t>Testování hypotetických výstupů algoritmu</w:t>
        </w:r>
        <w:r w:rsidR="00A444A9">
          <w:rPr>
            <w:noProof/>
            <w:webHidden/>
          </w:rPr>
          <w:tab/>
        </w:r>
        <w:r w:rsidR="00A444A9">
          <w:rPr>
            <w:noProof/>
            <w:webHidden/>
          </w:rPr>
          <w:fldChar w:fldCharType="begin"/>
        </w:r>
        <w:r w:rsidR="00A444A9">
          <w:rPr>
            <w:noProof/>
            <w:webHidden/>
          </w:rPr>
          <w:instrText xml:space="preserve"> PAGEREF _Toc3812569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039DD984" w14:textId="77777777" w:rsidR="00A444A9" w:rsidRDefault="00B226CD">
      <w:pPr>
        <w:pStyle w:val="TOC3"/>
        <w:tabs>
          <w:tab w:val="left" w:pos="1320"/>
          <w:tab w:val="right" w:leader="dot" w:pos="8777"/>
        </w:tabs>
        <w:rPr>
          <w:rFonts w:eastAsiaTheme="minorEastAsia"/>
          <w:noProof/>
          <w:lang w:eastAsia="cs-CZ"/>
        </w:rPr>
      </w:pPr>
      <w:hyperlink w:anchor="_Toc3812570" w:history="1">
        <w:r w:rsidR="00A444A9" w:rsidRPr="00ED4846">
          <w:rPr>
            <w:rStyle w:val="Hyperlink"/>
            <w:noProof/>
          </w:rPr>
          <w:t>6.5.1</w:t>
        </w:r>
        <w:r w:rsidR="00A444A9">
          <w:rPr>
            <w:rFonts w:eastAsiaTheme="minorEastAsia"/>
            <w:noProof/>
            <w:lang w:eastAsia="cs-CZ"/>
          </w:rPr>
          <w:tab/>
        </w:r>
        <w:r w:rsidR="00A444A9" w:rsidRPr="00ED4846">
          <w:rPr>
            <w:rStyle w:val="Hyperlink"/>
            <w:noProof/>
          </w:rPr>
          <w:t>Výčet sledovaných vlastností</w:t>
        </w:r>
        <w:r w:rsidR="00A444A9">
          <w:rPr>
            <w:noProof/>
            <w:webHidden/>
          </w:rPr>
          <w:tab/>
        </w:r>
        <w:r w:rsidR="00A444A9">
          <w:rPr>
            <w:noProof/>
            <w:webHidden/>
          </w:rPr>
          <w:fldChar w:fldCharType="begin"/>
        </w:r>
        <w:r w:rsidR="00A444A9">
          <w:rPr>
            <w:noProof/>
            <w:webHidden/>
          </w:rPr>
          <w:instrText xml:space="preserve"> PAGEREF _Toc3812570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59AE4124" w14:textId="77777777" w:rsidR="00A444A9" w:rsidRDefault="00B226CD">
      <w:pPr>
        <w:pStyle w:val="TOC3"/>
        <w:tabs>
          <w:tab w:val="left" w:pos="1320"/>
          <w:tab w:val="right" w:leader="dot" w:pos="8777"/>
        </w:tabs>
        <w:rPr>
          <w:rFonts w:eastAsiaTheme="minorEastAsia"/>
          <w:noProof/>
          <w:lang w:eastAsia="cs-CZ"/>
        </w:rPr>
      </w:pPr>
      <w:hyperlink w:anchor="_Toc3812571" w:history="1">
        <w:r w:rsidR="00A444A9" w:rsidRPr="00ED4846">
          <w:rPr>
            <w:rStyle w:val="Hyperlink"/>
            <w:noProof/>
          </w:rPr>
          <w:t>6.5.2</w:t>
        </w:r>
        <w:r w:rsidR="00A444A9">
          <w:rPr>
            <w:rFonts w:eastAsiaTheme="minorEastAsia"/>
            <w:noProof/>
            <w:lang w:eastAsia="cs-CZ"/>
          </w:rPr>
          <w:tab/>
        </w:r>
        <w:r w:rsidR="00A444A9" w:rsidRPr="00ED4846">
          <w:rPr>
            <w:rStyle w:val="Hyperlink"/>
            <w:noProof/>
          </w:rPr>
          <w:t>Jednotkové testování</w:t>
        </w:r>
        <w:r w:rsidR="00A444A9">
          <w:rPr>
            <w:noProof/>
            <w:webHidden/>
          </w:rPr>
          <w:tab/>
        </w:r>
        <w:r w:rsidR="00A444A9">
          <w:rPr>
            <w:noProof/>
            <w:webHidden/>
          </w:rPr>
          <w:fldChar w:fldCharType="begin"/>
        </w:r>
        <w:r w:rsidR="00A444A9">
          <w:rPr>
            <w:noProof/>
            <w:webHidden/>
          </w:rPr>
          <w:instrText xml:space="preserve"> PAGEREF _Toc3812571 \h </w:instrText>
        </w:r>
        <w:r w:rsidR="00A444A9">
          <w:rPr>
            <w:noProof/>
            <w:webHidden/>
          </w:rPr>
        </w:r>
        <w:r w:rsidR="00A444A9">
          <w:rPr>
            <w:noProof/>
            <w:webHidden/>
          </w:rPr>
          <w:fldChar w:fldCharType="separate"/>
        </w:r>
        <w:r w:rsidR="00A444A9">
          <w:rPr>
            <w:noProof/>
            <w:webHidden/>
          </w:rPr>
          <w:t>31</w:t>
        </w:r>
        <w:r w:rsidR="00A444A9">
          <w:rPr>
            <w:noProof/>
            <w:webHidden/>
          </w:rPr>
          <w:fldChar w:fldCharType="end"/>
        </w:r>
      </w:hyperlink>
    </w:p>
    <w:p w14:paraId="0D05F805" w14:textId="77777777" w:rsidR="00A444A9" w:rsidRDefault="00B226CD">
      <w:pPr>
        <w:pStyle w:val="TOC3"/>
        <w:tabs>
          <w:tab w:val="left" w:pos="1320"/>
          <w:tab w:val="right" w:leader="dot" w:pos="8777"/>
        </w:tabs>
        <w:rPr>
          <w:rFonts w:eastAsiaTheme="minorEastAsia"/>
          <w:noProof/>
          <w:lang w:eastAsia="cs-CZ"/>
        </w:rPr>
      </w:pPr>
      <w:hyperlink w:anchor="_Toc3812572" w:history="1">
        <w:r w:rsidR="00A444A9" w:rsidRPr="00ED4846">
          <w:rPr>
            <w:rStyle w:val="Hyperlink"/>
            <w:noProof/>
          </w:rPr>
          <w:t>6.5.3</w:t>
        </w:r>
        <w:r w:rsidR="00A444A9">
          <w:rPr>
            <w:rFonts w:eastAsiaTheme="minorEastAsia"/>
            <w:noProof/>
            <w:lang w:eastAsia="cs-CZ"/>
          </w:rPr>
          <w:tab/>
        </w:r>
        <w:r w:rsidR="00A444A9" w:rsidRPr="00ED4846">
          <w:rPr>
            <w:rStyle w:val="Hyperlink"/>
            <w:noProof/>
          </w:rPr>
          <w:t>Integrační testování</w:t>
        </w:r>
        <w:r w:rsidR="00A444A9">
          <w:rPr>
            <w:noProof/>
            <w:webHidden/>
          </w:rPr>
          <w:tab/>
        </w:r>
        <w:r w:rsidR="00A444A9">
          <w:rPr>
            <w:noProof/>
            <w:webHidden/>
          </w:rPr>
          <w:fldChar w:fldCharType="begin"/>
        </w:r>
        <w:r w:rsidR="00A444A9">
          <w:rPr>
            <w:noProof/>
            <w:webHidden/>
          </w:rPr>
          <w:instrText xml:space="preserve"> PAGEREF _Toc3812572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3908878C" w14:textId="77777777" w:rsidR="00A444A9" w:rsidRDefault="00B226CD">
      <w:pPr>
        <w:pStyle w:val="TOC2"/>
        <w:tabs>
          <w:tab w:val="left" w:pos="880"/>
          <w:tab w:val="right" w:leader="dot" w:pos="8777"/>
        </w:tabs>
        <w:rPr>
          <w:rFonts w:eastAsiaTheme="minorEastAsia"/>
          <w:noProof/>
          <w:lang w:eastAsia="cs-CZ"/>
        </w:rPr>
      </w:pPr>
      <w:hyperlink w:anchor="_Toc3812573" w:history="1">
        <w:r w:rsidR="00A444A9" w:rsidRPr="00ED4846">
          <w:rPr>
            <w:rStyle w:val="Hyperlink"/>
            <w:noProof/>
          </w:rPr>
          <w:t>6.6</w:t>
        </w:r>
        <w:r w:rsidR="00A444A9">
          <w:rPr>
            <w:rFonts w:eastAsiaTheme="minorEastAsia"/>
            <w:noProof/>
            <w:lang w:eastAsia="cs-CZ"/>
          </w:rPr>
          <w:tab/>
        </w:r>
        <w:r w:rsidR="00A444A9" w:rsidRPr="00ED4846">
          <w:rPr>
            <w:rStyle w:val="Hyperlink"/>
            <w:noProof/>
          </w:rPr>
          <w:t>Návrhy pro zlepšení algoritmu</w:t>
        </w:r>
        <w:r w:rsidR="00A444A9">
          <w:rPr>
            <w:noProof/>
            <w:webHidden/>
          </w:rPr>
          <w:tab/>
        </w:r>
        <w:r w:rsidR="00A444A9">
          <w:rPr>
            <w:noProof/>
            <w:webHidden/>
          </w:rPr>
          <w:fldChar w:fldCharType="begin"/>
        </w:r>
        <w:r w:rsidR="00A444A9">
          <w:rPr>
            <w:noProof/>
            <w:webHidden/>
          </w:rPr>
          <w:instrText xml:space="preserve"> PAGEREF _Toc3812573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1744D463" w14:textId="77777777" w:rsidR="00A444A9" w:rsidRDefault="00B226CD">
      <w:pPr>
        <w:pStyle w:val="TOC1"/>
        <w:tabs>
          <w:tab w:val="left" w:pos="440"/>
          <w:tab w:val="right" w:leader="dot" w:pos="8777"/>
        </w:tabs>
        <w:rPr>
          <w:rFonts w:eastAsiaTheme="minorEastAsia"/>
          <w:noProof/>
          <w:lang w:eastAsia="cs-CZ"/>
        </w:rPr>
      </w:pPr>
      <w:hyperlink w:anchor="_Toc3812574" w:history="1">
        <w:r w:rsidR="00A444A9" w:rsidRPr="00ED4846">
          <w:rPr>
            <w:rStyle w:val="Hyperlink"/>
            <w:noProof/>
          </w:rPr>
          <w:t>7</w:t>
        </w:r>
        <w:r w:rsidR="00A444A9">
          <w:rPr>
            <w:rFonts w:eastAsiaTheme="minorEastAsia"/>
            <w:noProof/>
            <w:lang w:eastAsia="cs-CZ"/>
          </w:rPr>
          <w:tab/>
        </w:r>
        <w:r w:rsidR="00A444A9" w:rsidRPr="00ED4846">
          <w:rPr>
            <w:rStyle w:val="Hyperlink"/>
            <w:noProof/>
          </w:rPr>
          <w:t>Závěr</w:t>
        </w:r>
        <w:r w:rsidR="00A444A9">
          <w:rPr>
            <w:noProof/>
            <w:webHidden/>
          </w:rPr>
          <w:tab/>
        </w:r>
        <w:r w:rsidR="00A444A9">
          <w:rPr>
            <w:noProof/>
            <w:webHidden/>
          </w:rPr>
          <w:fldChar w:fldCharType="begin"/>
        </w:r>
        <w:r w:rsidR="00A444A9">
          <w:rPr>
            <w:noProof/>
            <w:webHidden/>
          </w:rPr>
          <w:instrText xml:space="preserve"> PAGEREF _Toc3812574 \h </w:instrText>
        </w:r>
        <w:r w:rsidR="00A444A9">
          <w:rPr>
            <w:noProof/>
            <w:webHidden/>
          </w:rPr>
        </w:r>
        <w:r w:rsidR="00A444A9">
          <w:rPr>
            <w:noProof/>
            <w:webHidden/>
          </w:rPr>
          <w:fldChar w:fldCharType="separate"/>
        </w:r>
        <w:r w:rsidR="00A444A9">
          <w:rPr>
            <w:noProof/>
            <w:webHidden/>
          </w:rPr>
          <w:t>36</w:t>
        </w:r>
        <w:r w:rsidR="00A444A9">
          <w:rPr>
            <w:noProof/>
            <w:webHidden/>
          </w:rPr>
          <w:fldChar w:fldCharType="end"/>
        </w:r>
      </w:hyperlink>
    </w:p>
    <w:p w14:paraId="6EC61488" w14:textId="66E7BC55" w:rsidR="00A444A9" w:rsidRDefault="00A444A9" w:rsidP="00CD7A20">
      <w:pPr>
        <w:pStyle w:val="Stadnartn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12B999B6" w14:textId="54D02431" w:rsidR="007270B7" w:rsidRDefault="007270B7" w:rsidP="00504230">
      <w:pPr>
        <w:pStyle w:val="Heading1"/>
      </w:pPr>
      <w:bookmarkStart w:id="2" w:name="_Toc3812541"/>
      <w:r w:rsidRPr="00504230">
        <w:lastRenderedPageBreak/>
        <w:t>Úvod</w:t>
      </w:r>
      <w:bookmarkEnd w:id="2"/>
    </w:p>
    <w:p w14:paraId="4E5BA637" w14:textId="5E352FD9" w:rsidR="003248FB" w:rsidRDefault="00504230" w:rsidP="003248FB">
      <w:pPr>
        <w:pStyle w:val="Stadnartn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dnartntext"/>
      </w:pPr>
      <w:r>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0F37C0">
        <w:t>, primárně neuronových sítí</w:t>
      </w:r>
      <w:r w:rsidR="004226A9">
        <w:t>.</w:t>
      </w:r>
      <w:r>
        <w:t xml:space="preserve"> </w:t>
      </w:r>
    </w:p>
    <w:p w14:paraId="2C8D918D" w14:textId="4B7CE640" w:rsidR="00604460" w:rsidRDefault="00604460" w:rsidP="003248FB">
      <w:pPr>
        <w:pStyle w:val="Stadnartntext"/>
      </w:pPr>
      <w:r>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1323063B" w:rsidR="00604460" w:rsidRDefault="00604460" w:rsidP="003248FB">
      <w:pPr>
        <w:pStyle w:val="Stadnartntext"/>
      </w:pPr>
      <w:r>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6497B4B8" w:rsidR="007738F0" w:rsidRDefault="007738F0" w:rsidP="003248FB">
      <w:pPr>
        <w:pStyle w:val="Stadnartntext"/>
      </w:pPr>
      <w:r>
        <w:t>Třetím cílem je prozkoumat dostupné technologie a prostředí, jež jsou vhodné pro implementaci metod strojového učení a jsou využívány v pr</w:t>
      </w:r>
      <w:r w:rsidR="00B226CD">
        <w:t>aktické části bakalářské práce.</w:t>
      </w:r>
    </w:p>
    <w:p w14:paraId="51A88FAD" w14:textId="1DF4C82A" w:rsidR="007738F0" w:rsidRDefault="00B226CD" w:rsidP="003248FB">
      <w:pPr>
        <w:pStyle w:val="Stadnartn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4" w:name="_Toc3812542"/>
      <w:r w:rsidRPr="00191F46">
        <w:lastRenderedPageBreak/>
        <w:t>Strojové učení</w:t>
      </w:r>
      <w:r w:rsidR="00B226CD">
        <w:t xml:space="preserve"> v </w:t>
      </w:r>
      <w:r w:rsidR="00D64732">
        <w:t>obecných rysech</w:t>
      </w:r>
      <w:bookmarkEnd w:id="4"/>
    </w:p>
    <w:p w14:paraId="36E2936C" w14:textId="5D854E64" w:rsidR="003248FB" w:rsidRDefault="00B226CD" w:rsidP="00683C01">
      <w:pPr>
        <w:pStyle w:val="Stadnartn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dnartn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optimi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582336D0" w:rsidR="00763A4F" w:rsidRDefault="00D64732" w:rsidP="00504230">
      <w:pPr>
        <w:pStyle w:val="Stadnartntext"/>
        <w:rPr>
          <w:lang w:bidi="he-IL"/>
        </w:rPr>
      </w:pPr>
      <w:r>
        <w:rPr>
          <w:lang w:bidi="he-IL"/>
        </w:rPr>
        <w:t xml:space="preserve">Jednoduché funkce lze v zásadě aproximovat i jinými čistě programově-algoritmickými metodami, to je nicméně často neefektivní popřípadě 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00F961E0"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683C01">
        <w:rPr>
          <w:lang w:bidi="he-IL"/>
        </w:rPr>
        <w:instrText xml:space="preserve"> ADDIN ZOTERO_ITEM CSL_CITATION {"citationID":"KGtGwr0L","properties":{"formattedCitation":"(Mitchell 1997b)","plainCitation":"(Mitchell 1997b)","noteIndex":0},"citationItems":[{"id":"96h4ARji/dze22Yib","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takto definované trénovací sadě, lze pak za pomocí vhodných algoritmů strojového učení hledat obecné vztahy a korelace, které by tradiční analýze zůstaly skryté</w:t>
      </w:r>
      <w:r w:rsidR="000F37C0">
        <w:rPr>
          <w:lang w:bidi="he-IL"/>
        </w:rPr>
        <w:t>, 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96C461C"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5" w:name="_Toc3812543"/>
      <w:r>
        <w:t>Rozli</w:t>
      </w:r>
      <w:r>
        <w:rPr>
          <w:lang w:bidi="he-IL"/>
        </w:rPr>
        <w:t>šení diskriminativních a generativních modelů</w:t>
      </w:r>
      <w:bookmarkEnd w:id="5"/>
    </w:p>
    <w:p w14:paraId="55390F00" w14:textId="143854C3" w:rsidR="001B67A0" w:rsidRPr="00AB2098" w:rsidRDefault="00652D69" w:rsidP="00652D69">
      <w:pPr>
        <w:pStyle w:val="Stadnartn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683C01">
        <w:instrText xml:space="preserve"> ADDIN ZOTERO_ITEM CSL_CITATION {"citationID":"OPrn0G7O","properties":{"formattedCitation":"(Jebara 1996)","plainCitation":"(Jebara 1996)","noteIndex":0},"citationItems":[{"id":"96h4ARji/iZJaeDIH","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683C01">
        <w:instrText xml:space="preserve"> ADDIN ZOTERO_ITEM CSL_CITATION {"citationID":"g6QdBucy","properties":{"formattedCitation":"(Ng a Jordan nedatov\\uc0\\u225{}no)","plainCitation":"(Ng a Jordan nedatováno)","noteIndex":0},"citationItems":[{"id":"96h4ARji/JnRUSZLu","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683C01">
        <w:instrText xml:space="preserve"> ADDIN ZOTERO_ITEM CSL_CITATION {"citationID":"xYr2fYji","properties":{"formattedCitation":"(Michael Revow et al. 1996)","plainCitation":"(Michael Revow et al. 1996)","noteIndex":0},"citationItems":[{"id":"96h4ARji/lsa9ErZ6","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62FB46D7" w:rsidR="000B6173" w:rsidRPr="00AB2098" w:rsidRDefault="00683C01" w:rsidP="00AB2098">
      <w:pPr>
        <w:pStyle w:val="Stadnartn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ňen na obrázku 1.</w:t>
      </w:r>
      <w:r w:rsidR="005F037B" w:rsidRPr="00AB2098">
        <w:t xml:space="preserve"> Mezi diskriminativní algoritmy </w:t>
      </w:r>
      <w:r w:rsidR="005F037B" w:rsidRPr="00AB2098">
        <w:lastRenderedPageBreak/>
        <w:t>patří typicky neuronové sítě, support vector machines,  line</w:t>
      </w:r>
      <w:r w:rsidR="00F619E4" w:rsidRPr="00AB2098">
        <w:t xml:space="preserve">ární regresní algoritmy a další </w:t>
      </w:r>
      <w:r w:rsidR="00273E31" w:rsidRPr="00AB2098">
        <w:fldChar w:fldCharType="begin"/>
      </w:r>
      <w:r>
        <w:instrText xml:space="preserve"> ADDIN ZOTERO_ITEM CSL_CITATION {"citationID":"XD5LMBoy","properties":{"formattedCitation":"(Jebara 1996)","plainCitation":"(Jebara 1996)","noteIndex":0},"citationItems":[{"id":"96h4ARji/iZJaeDIH","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46690E54" w:rsidR="00E838C3" w:rsidRPr="00787F85" w:rsidRDefault="00012722" w:rsidP="00012722">
      <w:pPr>
        <w:pStyle w:val="CAPITION"/>
        <w:rPr>
          <w:lang w:bidi="he-IL"/>
        </w:rPr>
      </w:pPr>
      <w:r>
        <w:t xml:space="preserve">Obr. </w:t>
      </w:r>
      <w:r>
        <w:fldChar w:fldCharType="begin"/>
      </w:r>
      <w:r>
        <w:instrText xml:space="preserve"> SEQ Obr. \* ARABIC </w:instrText>
      </w:r>
      <w:r>
        <w:fldChar w:fldCharType="separate"/>
      </w:r>
      <w:r w:rsidR="00045669">
        <w:rPr>
          <w:noProof/>
        </w:rPr>
        <w:t>1</w:t>
      </w:r>
      <w:r>
        <w:fldChar w:fldCharType="end"/>
      </w:r>
      <w:r>
        <w:t>:</w:t>
      </w:r>
      <w:r w:rsidR="00E838C3">
        <w:t xml:space="preserve"> </w:t>
      </w:r>
      <w:r>
        <w:t>D</w:t>
      </w:r>
      <w:r w:rsidR="005D4AB0">
        <w:t xml:space="preserve">emonstrace typického vymezení hranice při klasifikování dat </w:t>
      </w:r>
    </w:p>
    <w:p w14:paraId="11440D69" w14:textId="418E3DD5" w:rsidR="00191F46" w:rsidRPr="00191F46" w:rsidRDefault="00191F46" w:rsidP="00496118">
      <w:pPr>
        <w:pStyle w:val="Heading2"/>
      </w:pPr>
      <w:bookmarkStart w:id="6" w:name="_Toc3812544"/>
      <w:r w:rsidRPr="00191F46">
        <w:t>Metody strojového učení</w:t>
      </w:r>
      <w:r w:rsidR="00496118">
        <w:t xml:space="preserve"> s omezením na neuronové sítě</w:t>
      </w:r>
      <w:bookmarkEnd w:id="6"/>
    </w:p>
    <w:p w14:paraId="5EEDC402" w14:textId="467499B8" w:rsidR="00A572BF" w:rsidRPr="00496118" w:rsidRDefault="00683C01" w:rsidP="00AB2098">
      <w:pPr>
        <w:pStyle w:val="Stadnartn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p>
    <w:p w14:paraId="49917070" w14:textId="133197CE" w:rsidR="00191F46" w:rsidRPr="00191F46" w:rsidRDefault="00453E50" w:rsidP="00F619E4">
      <w:pPr>
        <w:pStyle w:val="Heading3"/>
      </w:pPr>
      <w:r>
        <w:t xml:space="preserve"> </w:t>
      </w:r>
      <w:bookmarkStart w:id="7" w:name="_Toc3812545"/>
      <w:r w:rsidR="00470F33">
        <w:t>H</w:t>
      </w:r>
      <w:r w:rsidR="00496118">
        <w:t>luboké dopředné n</w:t>
      </w:r>
      <w:r w:rsidR="00F619E4">
        <w:t>euronové sítě</w:t>
      </w:r>
      <w:bookmarkEnd w:id="7"/>
    </w:p>
    <w:p w14:paraId="6B935A04" w14:textId="5CA5F043" w:rsidR="00191F46" w:rsidRPr="00453E50" w:rsidRDefault="00470F33" w:rsidP="00470F33">
      <w:pPr>
        <w:pStyle w:val="Stadnartn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B226CD"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r>
        <w:t xml:space="preserve">Rov. </w:t>
      </w:r>
      <w:r>
        <w:fldChar w:fldCharType="begin"/>
      </w:r>
      <w:r>
        <w:instrText xml:space="preserve"> SEQ Rov. \* ARABIC </w:instrText>
      </w:r>
      <w:r>
        <w:fldChar w:fldCharType="separate"/>
      </w:r>
      <w:r>
        <w:rPr>
          <w:noProof/>
        </w:rPr>
        <w:t>1</w:t>
      </w:r>
      <w:r>
        <w:fldChar w:fldCharType="end"/>
      </w:r>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7768A33" w:rsidR="00453E50" w:rsidRPr="00191F46" w:rsidRDefault="00191F46" w:rsidP="00AB2098">
      <w:pPr>
        <w:pStyle w:val="Stadnartntext"/>
        <w:rPr>
          <w:rFonts w:eastAsiaTheme="minorEastAsia"/>
        </w:rPr>
      </w:pPr>
      <w:r w:rsidRPr="00191F46">
        <w:tab/>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w:rPr>
            <w:rFonts w:ascii="Cambria Math" w:hAnsi="Cambria Math"/>
          </w:rPr>
          <m:t>[</m:t>
        </m:r>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2</w:t>
      </w:r>
      <w:r>
        <w:fldChar w:fldCharType="end"/>
      </w:r>
      <w:r w:rsidR="006E0144">
        <w:t>:</w:t>
      </w:r>
      <w:r w:rsidR="00191F46" w:rsidRPr="00191F46">
        <w:t xml:space="preserve"> </w:t>
      </w:r>
      <w:r w:rsidR="006E0144">
        <w:t>A</w:t>
      </w:r>
      <w:r w:rsidR="00191F46" w:rsidRPr="00191F46">
        <w:t>gregace vstupnich hodnot neuronu</w:t>
      </w:r>
    </w:p>
    <w:p w14:paraId="68E9AD9A" w14:textId="39A9EF2B" w:rsidR="00191F46" w:rsidRPr="00191F46" w:rsidRDefault="00191F46" w:rsidP="00AB2098">
      <w:pPr>
        <w:pStyle w:val="Stadnartn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3</w:t>
      </w:r>
      <w:r>
        <w:fldChar w:fldCharType="end"/>
      </w:r>
      <w:r w:rsidR="006E0144">
        <w:t>:</w:t>
      </w:r>
      <w:r w:rsidR="00191F46" w:rsidRPr="00191F46">
        <w:t xml:space="preserve"> </w:t>
      </w:r>
      <w:r w:rsidR="006E0144">
        <w:t>V</w:t>
      </w:r>
      <w:r w:rsidR="00191F46" w:rsidRPr="00191F46">
        <w:t>ýstupní hodnota neuronu při užití funkce sigmoid</w:t>
      </w:r>
    </w:p>
    <w:p w14:paraId="20307326" w14:textId="3DFFD304" w:rsidR="0078047C" w:rsidRDefault="0078047C" w:rsidP="0078047C">
      <w:pPr>
        <w:pStyle w:val="Stadnartn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 xml:space="preserve">Funkce neuronu v kontextu strojového učení napodobuje neuron bilogický. Dle Glorota je to však teprve užití této aktivační funkce, která toto napodobení ve velké míře dovršuje. </w:t>
      </w:r>
      <w:r w:rsidR="00DD3B37">
        <w:t xml:space="preserve">Především diskutuje </w:t>
      </w:r>
      <w:r w:rsidR="00DD3B37">
        <w:lastRenderedPageBreak/>
        <w:t>princip „řídkosti aktivace“</w:t>
      </w:r>
      <w:r w:rsidR="002E0704">
        <w:t xml:space="preserve">, který je identifikován jako pozitivní </w:t>
      </w:r>
      <w:r w:rsidR="00DD3B37">
        <w:t xml:space="preserve"> jev, při kterém v rámci šíření signálu zůstane mnoho neuron</w:t>
      </w:r>
      <w:r w:rsidR="002E0704">
        <w:t xml:space="preserve">ových jednotek na svém výstupu nulových. To je i důsledek užití ReLU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004158B6" w:rsidR="0078047C" w:rsidRDefault="00012722" w:rsidP="00012722">
      <w:pPr>
        <w:pStyle w:val="CAPITION"/>
      </w:pPr>
      <w:r>
        <w:t xml:space="preserve">Obr. </w:t>
      </w:r>
      <w:r>
        <w:fldChar w:fldCharType="begin"/>
      </w:r>
      <w:r>
        <w:instrText xml:space="preserve"> SEQ Obr. \* ARABIC </w:instrText>
      </w:r>
      <w:r>
        <w:fldChar w:fldCharType="separate"/>
      </w:r>
      <w:r w:rsidR="00045669">
        <w:rPr>
          <w:noProof/>
        </w:rPr>
        <w:t>2</w:t>
      </w:r>
      <w:r>
        <w:fldChar w:fldCharType="end"/>
      </w:r>
      <w:r w:rsidR="006E0144">
        <w:t>:</w:t>
      </w:r>
      <w:r>
        <w:t xml:space="preserve"> Graf funkce ReLU </w:t>
      </w:r>
      <w:r w:rsidR="0078047C">
        <w:t>(goodfellow DL s190)</w:t>
      </w:r>
    </w:p>
    <w:p w14:paraId="2DE6F616" w14:textId="5F883069" w:rsidR="005C01BE" w:rsidRDefault="002E17AC" w:rsidP="002E17AC">
      <w:pPr>
        <w:pStyle w:val="Stadnartntext"/>
      </w:pPr>
      <w:r>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fldChar w:fldCharType="begin"/>
      </w:r>
      <w:r>
        <w:instrText xml:space="preserve"> SEQ Rov. \* ARABIC </w:instrText>
      </w:r>
      <w:r>
        <w:fldChar w:fldCharType="separate"/>
      </w:r>
      <w:r>
        <w:rPr>
          <w:noProof/>
        </w:rPr>
        <w:t>4</w:t>
      </w:r>
      <w:r>
        <w:fldChar w:fldCharType="end"/>
      </w:r>
      <w:r w:rsidR="00444611">
        <w:rPr>
          <w:noProof/>
        </w:rPr>
        <w:t xml:space="preserve"> formální vyjádření funkce softmax</w:t>
      </w:r>
    </w:p>
    <w:p w14:paraId="499DE89E" w14:textId="62746824" w:rsidR="0078047C" w:rsidRPr="00191F46" w:rsidRDefault="005C01BE" w:rsidP="00D06C25">
      <w:pPr>
        <w:pStyle w:val="Stadnartn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31E3AD33" w14:textId="5B703F62" w:rsidR="00191F46" w:rsidRPr="00191F46" w:rsidRDefault="00D06C25" w:rsidP="00D06C25">
      <w:pPr>
        <w:pStyle w:val="Heading3"/>
      </w:pPr>
      <w:r>
        <w:t xml:space="preserve"> </w:t>
      </w:r>
      <w:bookmarkStart w:id="8" w:name="_Toc3812546"/>
      <w:r w:rsidR="00191F46" w:rsidRPr="00191F46">
        <w:t>Učení neuronových sítí</w:t>
      </w:r>
      <w:bookmarkEnd w:id="8"/>
    </w:p>
    <w:p w14:paraId="067852F3" w14:textId="31578370" w:rsidR="00191F46" w:rsidRPr="00191F46" w:rsidRDefault="00A350AA" w:rsidP="00A350AA">
      <w:pPr>
        <w:pStyle w:val="Stadnartn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w:t>
      </w:r>
      <w:r>
        <w:lastRenderedPageBreak/>
        <w:t>optimalizačního algoritmu například Stochastic gradient descent ve spojení s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t>v jednotlivých</w:t>
      </w:r>
      <w:r w:rsidR="00191F46" w:rsidRPr="00191F46">
        <w:t xml:space="preser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r>
          <w:rPr>
            <w:rFonts w:ascii="Cambria Math" w:eastAsiaTheme="minorEastAsia" w:hAnsi="Cambria Math"/>
          </w:rPr>
          <m:t>]</m:t>
        </m:r>
      </m:oMath>
      <w:r w:rsidR="00191F46" w:rsidRPr="00191F46">
        <w:rPr>
          <w:rFonts w:eastAsiaTheme="minorEastAsia"/>
        </w:rPr>
        <w:t xml:space="preserve"> je keocifient posunu v rámci gradientu,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d>
      </m:oMath>
      <w:r w:rsidR="00D06C25">
        <w:rPr>
          <w:rFonts w:eastAsiaTheme="minorEastAsia"/>
        </w:rPr>
        <w:t xml:space="preserve"> </w:t>
      </w:r>
      <w:r w:rsidR="00191F46" w:rsidRPr="00191F46">
        <w:rPr>
          <w:rFonts w:eastAsiaTheme="minorEastAsia"/>
        </w:rPr>
        <w:t xml:space="preserve">je směr gradientu a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B226CD"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5</w:t>
      </w:r>
      <w:r>
        <w:fldChar w:fldCharType="end"/>
      </w:r>
      <w:r w:rsidR="00D928F5">
        <w:t xml:space="preserve"> korekce vah v </w:t>
      </w:r>
      <w:r w:rsidR="00191F46" w:rsidRPr="00191F46">
        <w:t>BPA</w:t>
      </w:r>
    </w:p>
    <w:p w14:paraId="69052C8E" w14:textId="4F548898" w:rsidR="00D06C25" w:rsidRPr="00191F46" w:rsidRDefault="00191F46" w:rsidP="00AB2098">
      <w:pPr>
        <w:pStyle w:val="Stadnartn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9"/>
      <w:r w:rsidRPr="00191F46">
        <w:t>vrstvy</w:t>
      </w:r>
      <w:commentRangeEnd w:id="9"/>
      <w:r w:rsidR="00905AA5">
        <w:rPr>
          <w:rStyle w:val="CommentReference"/>
        </w:rPr>
        <w:commentReference w:id="9"/>
      </w:r>
      <w:r w:rsidRPr="00191F46">
        <w:t>.</w:t>
      </w:r>
    </w:p>
    <w:p w14:paraId="4B40738C" w14:textId="77777777" w:rsidR="00191F46" w:rsidRPr="00191F46" w:rsidRDefault="00B226CD"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6</w:t>
      </w:r>
      <w:r>
        <w:fldChar w:fldCharType="end"/>
      </w:r>
      <w:r w:rsidR="00191F46" w:rsidRPr="00191F46">
        <w:t xml:space="preserve"> výpočet chyby neuronu</w:t>
      </w:r>
    </w:p>
    <w:p w14:paraId="27F0BA3A" w14:textId="4F5B0D8D" w:rsidR="00D06C25" w:rsidRDefault="00453E50" w:rsidP="00D06C25">
      <w:pPr>
        <w:pStyle w:val="Stadnartntext"/>
      </w:pPr>
      <w:r>
        <w:t xml:space="preserve">Při této </w:t>
      </w:r>
      <w:commentRangeStart w:id="10"/>
      <w:r>
        <w:t>operaci</w:t>
      </w:r>
      <w:commentRangeEnd w:id="10"/>
      <w:r w:rsidR="003F2280">
        <w:rPr>
          <w:rStyle w:val="CommentReference"/>
          <w:rFonts w:asciiTheme="minorHAnsi" w:hAnsiTheme="minorHAnsi" w:cstheme="minorBidi"/>
        </w:rPr>
        <w:commentReference w:id="10"/>
      </w:r>
      <w:r>
        <w:t xml:space="preserve"> </w:t>
      </w:r>
    </w:p>
    <w:p w14:paraId="769B11EC" w14:textId="1BC911F1" w:rsidR="00ED2EDE" w:rsidRPr="00D06C25" w:rsidRDefault="00ED2EDE" w:rsidP="00D06C25">
      <w:pPr>
        <w:pStyle w:val="Stadnartntext"/>
      </w:pPr>
      <w:r>
        <w:t>Adam - algoritmus</w:t>
      </w:r>
    </w:p>
    <w:p w14:paraId="6176BB88" w14:textId="28072BC0" w:rsidR="00496118" w:rsidRDefault="004C31B1" w:rsidP="00496118">
      <w:pPr>
        <w:pStyle w:val="Heading3"/>
      </w:pPr>
      <w:r>
        <w:t xml:space="preserve"> </w:t>
      </w:r>
      <w:bookmarkStart w:id="11" w:name="_Toc3812547"/>
      <w:r w:rsidR="00496118">
        <w:t>Konvoluční neuronové sítě</w:t>
      </w:r>
      <w:bookmarkEnd w:id="11"/>
    </w:p>
    <w:p w14:paraId="23053EDA" w14:textId="5F33EC3C" w:rsidR="00496118" w:rsidRDefault="00496118" w:rsidP="00496118">
      <w:pPr>
        <w:pStyle w:val="Stadnartn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dnartn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7418CFAE" w:rsidR="003173F9" w:rsidRDefault="003173F9" w:rsidP="00496118">
      <w:pPr>
        <w:pStyle w:val="Stadnartntext"/>
      </w:pPr>
      <w:r>
        <w:lastRenderedPageBreak/>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fldChar w:fldCharType="begin"/>
      </w:r>
      <w:r>
        <w:instrText xml:space="preserve"> SEQ Rov. \* ARABIC </w:instrText>
      </w:r>
      <w:r>
        <w:fldChar w:fldCharType="separate"/>
      </w:r>
      <w:r>
        <w:rPr>
          <w:noProof/>
        </w:rPr>
        <w:t>7</w:t>
      </w:r>
      <w: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dnartn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1656D5D2" w:rsidR="00D61CED" w:rsidRDefault="00D928F5" w:rsidP="00D928F5">
      <w:pPr>
        <w:pStyle w:val="CAPITION"/>
      </w:pPr>
      <w:r>
        <w:t xml:space="preserve">Obr. </w:t>
      </w:r>
      <w:r>
        <w:fldChar w:fldCharType="begin"/>
      </w:r>
      <w:r>
        <w:instrText xml:space="preserve"> SEQ Obr. \* ARABIC </w:instrText>
      </w:r>
      <w:r>
        <w:fldChar w:fldCharType="separate"/>
      </w:r>
      <w:r w:rsidR="00045669">
        <w:rPr>
          <w:noProof/>
        </w:rPr>
        <w:t>3</w:t>
      </w:r>
      <w:r>
        <w:fldChar w:fldCharType="end"/>
      </w:r>
      <w:r>
        <w:t>:</w:t>
      </w:r>
      <w:r w:rsidR="00146CA1">
        <w:t xml:space="preserve"> </w:t>
      </w:r>
      <w:r>
        <w:t>K</w:t>
      </w:r>
      <w:r w:rsidR="00146CA1">
        <w:t>onvoluční architekture LaNet-5</w:t>
      </w:r>
    </w:p>
    <w:p w14:paraId="27A79B95" w14:textId="204E3262"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agr</w:t>
      </w:r>
      <w:r w:rsidR="00D928F5">
        <w:t>egačních“ (subsampling) vrstev.</w:t>
      </w:r>
    </w:p>
    <w:p w14:paraId="69D44DB1" w14:textId="534096B9" w:rsidR="00C36AC5" w:rsidRDefault="00767984" w:rsidP="00EA5F44">
      <w:pPr>
        <w:pStyle w:val="Stadnartntext"/>
        <w:ind w:firstLine="708"/>
      </w:pPr>
      <w:r>
        <w:t>Vrstva, které se říká konvoluční, aplikuje</w:t>
      </w:r>
      <w:r w:rsidR="0026541F">
        <w:t xml:space="preserve"> operaci konvoluce na předchozí vrstvu modelu. Efektivitia těchto architektur spočívá mimo jiné v tom, že se konvuluj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08D82E6B" w:rsidR="00B44C98" w:rsidRDefault="00B05FAC" w:rsidP="00DE262C">
      <w:pPr>
        <w:pStyle w:val="Stadnartn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28D8EC" w:rsidR="00471977" w:rsidRDefault="004B31DF" w:rsidP="00D61CED">
      <w:pPr>
        <w:pStyle w:val="Stadnartn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5244BC13"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Fully conv</w:t>
      </w:r>
      <w:r w:rsidR="00D928F5">
        <w:t>olutional neural networks.</w:t>
      </w:r>
    </w:p>
    <w:p w14:paraId="6A6F9B51" w14:textId="040EFA7C"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2" w:name="_Toc3812548"/>
      <w:r w:rsidR="00496118">
        <w:t>Rekurentní neuronové sítě</w:t>
      </w:r>
      <w:bookmarkEnd w:id="12"/>
    </w:p>
    <w:p w14:paraId="6D1DF99E" w14:textId="69E1F6A9" w:rsidR="00DE262C"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3" w:name="_Toc3812549"/>
      <w:r w:rsidR="00DE262C">
        <w:t>General adversarial networks</w:t>
      </w:r>
      <w:bookmarkEnd w:id="13"/>
    </w:p>
    <w:p w14:paraId="4289C00C" w14:textId="559F5796" w:rsidR="00DE262C" w:rsidRPr="00D561B0" w:rsidRDefault="00DE262C" w:rsidP="00DE262C">
      <w:pPr>
        <w:pStyle w:val="Stadnartn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i pravděpodobnost trénikových dat</w:t>
      </w:r>
      <w:r w:rsidR="00D561B0">
        <w:t xml:space="preserve">“. </w:t>
      </w:r>
    </w:p>
    <w:p w14:paraId="0896482D" w14:textId="5A373467" w:rsidR="00604C52" w:rsidRDefault="00604C52" w:rsidP="00DE262C">
      <w:pPr>
        <w:pStyle w:val="Stadnartn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vzniká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dnartntext"/>
      </w:pPr>
      <w:r>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dnartn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4624F2">
      <w:pPr>
        <w:pStyle w:val="Heading1"/>
      </w:pPr>
      <w:bookmarkStart w:id="14" w:name="_Toc3812550"/>
      <w:r>
        <w:lastRenderedPageBreak/>
        <w:t>Procedurální generování</w:t>
      </w:r>
      <w:bookmarkEnd w:id="14"/>
    </w:p>
    <w:p w14:paraId="785995CA" w14:textId="50AC05B2" w:rsidR="000D17CF" w:rsidRPr="000D17CF" w:rsidRDefault="000D17CF" w:rsidP="000D17CF">
      <w:pPr>
        <w:pStyle w:val="Stadnartntext"/>
        <w:rPr>
          <w:szCs w:val="26"/>
        </w:rPr>
      </w:pPr>
      <w:r w:rsidRPr="000D17CF">
        <w:rPr>
          <w:szCs w:val="26"/>
        </w:rPr>
        <w:t>V rámc</w:t>
      </w:r>
      <w:r w:rsidR="00D928F5">
        <w:rPr>
          <w:szCs w:val="26"/>
        </w:rPr>
        <w:t xml:space="preserve">i počítačové grafiky existují v </w:t>
      </w:r>
      <w:r w:rsidRPr="000D17CF">
        <w:rPr>
          <w:szCs w:val="26"/>
        </w:rPr>
        <w:t>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 xml:space="preserve">souřadnicích scény může být definováno buď staticky tj. „ručním“ modelováním objektů anebo algoritmicky, kdy se </w:t>
      </w:r>
      <w:r w:rsidR="004916E8">
        <w:rPr>
          <w:szCs w:val="26"/>
        </w:rPr>
        <w:t>vzhled</w:t>
      </w:r>
      <w:r w:rsidRPr="000D17CF">
        <w:rPr>
          <w:szCs w:val="26"/>
        </w:rPr>
        <w:t xml:space="preserve"> a transformace objektů odvíjejí od sekvence příkazů v rámci daného algoritmu. Podobné rozdělení se týká například 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7B2A667E" w:rsidR="000D17CF" w:rsidRPr="000D17CF" w:rsidRDefault="000D17CF" w:rsidP="000D17CF">
      <w:pPr>
        <w:pStyle w:val="Stadnartn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7FBD9670" w:rsidR="004916E8" w:rsidRDefault="000D17CF" w:rsidP="000D17CF">
      <w:pPr>
        <w:pStyle w:val="Stadnartntext"/>
        <w:rPr>
          <w:szCs w:val="26"/>
        </w:rPr>
      </w:pPr>
      <w:r w:rsidRPr="000D17CF">
        <w:rPr>
          <w:szCs w:val="26"/>
        </w:rPr>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E582B">
        <w:rPr>
          <w:szCs w:val="26"/>
        </w:rPr>
        <w:instrText xml:space="preserve"> ADDIN ZOTERO_ITEM CSL_CITATION {"citationID":"mOT3CUYW","properties":{"formattedCitation":"(Hendrikx, Meijer, et al. 2013)","plainCitation":"(Hendrikx, Meijer,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7911EC" w:rsidRPr="007911EC">
        <w:t>(Hendrikx, Meijer,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683C01">
        <w:instrText xml:space="preserve"> ADDIN ZOTERO_ITEM CSL_CITATION {"citationID":"LuIzVeMb","properties":{"formattedCitation":"(Julian et al. 2016)","plainCitation":"(Julian et al. 2016)","noteIndex":0},"citationItems":[{"id":"96h4ARji/RD6MasUW","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 xml:space="preserve">Smith ve svém článků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xml:space="preserve">. Nahodilost má v PCG efekt spíše na dílčí částí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15" w:name="_Toc3812551"/>
      <w:r>
        <w:t>Klasifikace PCG algoritmů</w:t>
      </w:r>
      <w:bookmarkEnd w:id="15"/>
    </w:p>
    <w:p w14:paraId="0BF2D998" w14:textId="16C3822C"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683C01">
        <w:instrText xml:space="preserve"> ADDIN ZOTERO_ITEM CSL_CITATION {"citationID":"p5wx0JlT","properties":{"formattedCitation":"(Carli et al. 2011)","plainCitation":"(Carli et al. 2011)","noteIndex":0},"citationItems":[{"id":"96h4ARji/Q4iNYzm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AD33D9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683C01">
        <w:instrText xml:space="preserve"> ADDIN ZOTERO_ITEM CSL_CITATION {"citationID":"BEscX42K","properties":{"formattedCitation":"(Togelius et al. 2010)","plainCitation":"(Togelius et al. 2010)","noteIndex":0},"citationItems":[{"id":"96h4ARji/BxEwSQvy","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dnartn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16" w:name="_Toc3812552"/>
      <w:r>
        <w:t>Tradiční metody procedurálního generování</w:t>
      </w:r>
      <w:bookmarkEnd w:id="16"/>
    </w:p>
    <w:p w14:paraId="57BDDCCE" w14:textId="1221F834" w:rsidR="000D17CF" w:rsidRPr="00DD2832" w:rsidRDefault="000D17CF" w:rsidP="000D17CF">
      <w:pPr>
        <w:pStyle w:val="Stadnartn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683C01">
        <w:instrText xml:space="preserve"> ADDIN ZOTERO_ITEM CSL_CITATION {"citationID":"Zqhs2ljz","properties":{"formattedCitation":"(Summerville et al. 2017)","plainCitation":"(Summerville et al. 2017)","noteIndex":0},"citationItems":[{"id":"96h4ARji/RyP5KJLd","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dnartn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17" w:name="_Toc3812553"/>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17"/>
    </w:p>
    <w:p w14:paraId="6582165C" w14:textId="74AE7822" w:rsidR="004916E8" w:rsidRDefault="004916E8" w:rsidP="004916E8">
      <w:pPr>
        <w:pStyle w:val="Stadnartntext"/>
      </w:pPr>
      <w:r>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683C01">
        <w:instrText xml:space="preserve"> ADDIN ZOTERO_ITEM CSL_CITATION {"citationID":"x9IwyJNB","properties":{"formattedCitation":"(Togelius et al. 2010)","plainCitation":"(Togelius et al. 2010)","noteIndex":0},"citationItems":[{"id":"96h4ARji/BxEwSQvy","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5C820F3F" w:rsidR="000C1BB6" w:rsidRDefault="000C1BB6" w:rsidP="004916E8">
      <w:pPr>
        <w:pStyle w:val="Stadnartntext"/>
      </w:pPr>
      <w:r>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 xml:space="preserve">rámci výzkumu PCG. </w:t>
      </w:r>
    </w:p>
    <w:p w14:paraId="13034EBA" w14:textId="37D1EC01" w:rsidR="000375AE" w:rsidRDefault="00DB7B6E" w:rsidP="00FB0812">
      <w:pPr>
        <w:pStyle w:val="Stadnartn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a  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D0759B">
        <w:t>n</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4131E">
        <w:t>.</w:t>
      </w:r>
    </w:p>
    <w:p w14:paraId="00EFE3BB" w14:textId="34A82AFB" w:rsidR="000D17CF" w:rsidRDefault="00DF05B9" w:rsidP="000375AE">
      <w:pPr>
        <w:pStyle w:val="Stadnartn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1B1C27">
        <w:instrText xml:space="preserve"> ADDIN ZOTERO_ITEM CSL_CITATION {"citationID":"3sA38uBC","properties":{"formattedCitation":"(Hendrikx, Meijer, et al. 2013)","plainCitation":"(Hendrikx, Meijer,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7911EC" w:rsidRPr="007911EC">
        <w:t>(Hendrikx, Meijer, et al. 2013)</w:t>
      </w:r>
      <w:r w:rsidR="001B1C27">
        <w:fldChar w:fldCharType="end"/>
      </w:r>
      <w:r w:rsidR="00943025">
        <w:t xml:space="preserve">. </w:t>
      </w:r>
      <w:r w:rsidR="00943025">
        <w:lastRenderedPageBreak/>
        <w:t>Výstupy jednotlivých generátorů by tedy měly být vzájemně kompatibilní a ve vztahu, který dodává generovanému celku přidanou hodnotu.</w:t>
      </w:r>
    </w:p>
    <w:p w14:paraId="0E002C37" w14:textId="6CBA191C" w:rsidR="00032470" w:rsidRDefault="00D67434" w:rsidP="00FB0812">
      <w:pPr>
        <w:pStyle w:val="Stadnartn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79D9011C" w:rsidR="00D67434" w:rsidRDefault="00032470" w:rsidP="00FB0812">
      <w:pPr>
        <w:pStyle w:val="Stadnartntext"/>
      </w:pPr>
      <w:r>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38A5DE2A" w:rsidR="002B2140" w:rsidRDefault="00C30F23" w:rsidP="00FB0812">
      <w:pPr>
        <w:pStyle w:val="Stadnartntext"/>
      </w:pPr>
      <w:r>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N</w:t>
      </w:r>
      <w:r w:rsidR="002B2140">
        <w:t xml:space="preserve">ýbrž </w:t>
      </w:r>
      <w:r w:rsidR="00460BB6">
        <w:t xml:space="preserve">je spíše žádoucí najít </w:t>
      </w:r>
      <w:r w:rsidR="002B2140">
        <w:t xml:space="preserve"> 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18"/>
      <w:r w:rsidR="00460BB6">
        <w:rPr>
          <w:rFonts w:eastAsiaTheme="minorEastAsia"/>
        </w:rPr>
        <w:t>rozdělení</w:t>
      </w:r>
      <w:commentRangeEnd w:id="18"/>
      <w:r w:rsidR="00460BB6">
        <w:rPr>
          <w:rStyle w:val="CommentReference"/>
          <w:rFonts w:asciiTheme="minorHAnsi" w:hAnsiTheme="minorHAnsi" w:cstheme="minorBidi"/>
        </w:rPr>
        <w:commentReference w:id="18"/>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uvdené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19" w:name="_Toc3812554"/>
      <w:r>
        <w:lastRenderedPageBreak/>
        <w:t>Procedurální generování prostřednictvím strojového učení</w:t>
      </w:r>
      <w:bookmarkEnd w:id="19"/>
    </w:p>
    <w:p w14:paraId="408DBD8E" w14:textId="2CC4EC36" w:rsidR="00AB2098" w:rsidRPr="00AB2098" w:rsidRDefault="00AB2098" w:rsidP="00AB2098">
      <w:pPr>
        <w:pStyle w:val="Stadnartntext"/>
        <w:ind w:firstLine="708"/>
        <w:rPr>
          <w:rFonts w:ascii="Calibri" w:hAnsi="Calibri" w:cs="Calibri"/>
        </w:rPr>
      </w:pPr>
      <w:r w:rsidRPr="000D17CF">
        <w:t>Tradiční P</w:t>
      </w:r>
      <w:r w:rsidR="00D928F5">
        <w:t xml:space="preserve">CG přistupuje k tvorbě obsahu s konkrétní referencí vzhledem k </w:t>
      </w:r>
      <w:r w:rsidRPr="000D17CF">
        <w:t>cíli. Tato reference však není součástí samotného algoritmu, ale figuruje pouze jako inspirace toho, kdo algoritmu</w:t>
      </w:r>
      <w:r w:rsidR="00D928F5">
        <w:t xml:space="preserve">s navrhuje. Znamená to, že se v </w:t>
      </w:r>
      <w:r w:rsidRPr="000D17CF">
        <w:t>rámci algoritmu hledají pravidla a omezení, která pomohou aproximovat žádoucí obsah. Na rozdíl od tohoto přístupu</w:t>
      </w:r>
      <w:r w:rsidR="00D928F5">
        <w:t xml:space="preserve"> techniky</w:t>
      </w:r>
      <w:r w:rsidRPr="000D17CF">
        <w:t xml:space="preserve"> procedurální</w:t>
      </w:r>
      <w:r w:rsidR="00D928F5">
        <w:t>ho</w:t>
      </w:r>
      <w:r w:rsidRPr="000D17CF">
        <w:t xml:space="preserve"> generování prostřednictvím strojového učení</w:t>
      </w:r>
      <w:r w:rsidR="00D0759B">
        <w:t xml:space="preserve"> </w:t>
      </w:r>
      <w:r w:rsidR="00D928F5">
        <w:t>vycházejí z</w:t>
      </w:r>
      <w:r w:rsidRPr="000D17CF">
        <w:t xml:space="preserve"> existující</w:t>
      </w:r>
      <w:r w:rsidR="00D928F5">
        <w:t>ch</w:t>
      </w:r>
      <w:r w:rsidRPr="000D17CF">
        <w:t xml:space="preserve">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683C01">
        <w:instrText xml:space="preserve"> ADDIN ZOTERO_ITEM CSL_CITATION {"citationID":"li7K3DkY","properties":{"formattedCitation":"(Summerville et al. 2017)","plainCitation":"(Summerville et al. 2017)","noteIndex":0},"citationItems":[{"id":"96h4ARji/RyP5KJLd","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1D0DB7C6" w:rsidR="00D71B7E" w:rsidRPr="00D71B7E" w:rsidRDefault="00D71B7E" w:rsidP="00D71B7E">
      <w:pPr>
        <w:pStyle w:val="Stadnartntext"/>
        <w:ind w:firstLine="708"/>
      </w:pPr>
      <w:r>
        <w:t>Definice strojového uč</w:t>
      </w:r>
      <w:r w:rsidR="00D928F5">
        <w:t xml:space="preserve">ení od Toma Mitchella uvedená v </w:t>
      </w:r>
      <w:r w:rsidR="00D0759B">
        <w:t>první</w:t>
      </w:r>
      <w:r>
        <w:t xml:space="preserve"> kapitole k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w:t>
      </w:r>
      <w:r w:rsidR="00D928F5">
        <w:t>základě příslušných kritérií.</w:t>
      </w:r>
    </w:p>
    <w:p w14:paraId="0D54E2F2" w14:textId="66B544F8" w:rsidR="00943025" w:rsidRPr="00C60F15" w:rsidRDefault="000D17CF" w:rsidP="00C60F15">
      <w:pPr>
        <w:pStyle w:val="Stadnartn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0" w:name="_Toc3812555"/>
      <w:r>
        <w:t xml:space="preserve">Současné experimenty </w:t>
      </w:r>
      <w:r w:rsidR="00DA0D83">
        <w:t>PCGML</w:t>
      </w:r>
      <w:bookmarkEnd w:id="20"/>
    </w:p>
    <w:p w14:paraId="4388FFD7" w14:textId="5782D1DB" w:rsidR="00D0759B" w:rsidRDefault="00D0759B" w:rsidP="00D0759B">
      <w:pPr>
        <w:pStyle w:val="Stadnartn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sepsání této bakalářské práce a</w:t>
      </w:r>
      <w:r w:rsidR="00501FF8">
        <w:t xml:space="preserve"> vytvoření metody</w:t>
      </w:r>
      <w:r w:rsidR="00C46A53">
        <w:t xml:space="preserve"> užité v </w:t>
      </w:r>
      <w:r>
        <w:t>její praktické části.</w:t>
      </w:r>
      <w:r w:rsidR="00C46A53">
        <w:t xml:space="preserve"> V </w:t>
      </w:r>
      <w:r w:rsidR="00DA0D83">
        <w:t xml:space="preserve">kontextu strojového učení se všechny </w:t>
      </w:r>
      <w:r w:rsidR="00DA0D83">
        <w:lastRenderedPageBreak/>
        <w:t>tyto aplikace musely po svém způsobu vypořádat</w:t>
      </w:r>
      <w:r w:rsidR="00C46A53">
        <w:t xml:space="preserve"> s pro</w:t>
      </w:r>
      <w:r w:rsidR="00162545">
        <w:t>blémem</w:t>
      </w:r>
      <w:r w:rsidR="00DA0D83">
        <w:t xml:space="preserve"> </w:t>
      </w:r>
      <w:r w:rsidR="00162545">
        <w:t>malé datové sady</w:t>
      </w:r>
      <w:r w:rsidR="00DA0D83">
        <w:t xml:space="preserve"> a požadavkem na použitelnost nagenerovaných vzorků.</w:t>
      </w:r>
    </w:p>
    <w:p w14:paraId="55510997" w14:textId="50BFAE40" w:rsidR="000610F5" w:rsidRDefault="000610F5" w:rsidP="000610F5">
      <w:pPr>
        <w:pStyle w:val="Stadnartntext"/>
        <w:ind w:firstLine="432"/>
      </w:pPr>
      <w:r>
        <w:t xml:space="preserve">Silným nástrojem pro generování jednoduchého obsahu se ukázala být nejjednodu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w:r w:rsidR="0051552B" w:rsidRPr="0051552B">
        <w:rPr>
          <w:i/>
        </w:rPr>
        <w:t>y</w:t>
      </w:r>
      <w:r w:rsidR="00C46A53">
        <w:t xml:space="preserve"> bude následovat v případě, že pole </w:t>
      </w:r>
      <w:r w:rsidR="0051552B" w:rsidRPr="0051552B">
        <w:rPr>
          <w:i/>
        </w:rPr>
        <w:t>x</w:t>
      </w:r>
      <w:r w:rsidR="00C46A53">
        <w:t xml:space="preserve"> délky </w:t>
      </w:r>
      <w:r w:rsidR="0051552B" w:rsidRPr="0051552B">
        <w:rPr>
          <w:i/>
        </w:rPr>
        <w:t>n</w:t>
      </w:r>
      <w:r w:rsidR="0051552B">
        <w:t xml:space="preserve"> obsahuje </w:t>
      </w:r>
      <w:r w:rsidR="002965B1">
        <w:t>nějaké konkrétní</w:t>
      </w:r>
      <w:r w:rsidR="0051552B">
        <w:t xml:space="preserve"> hodnoty. Technika tohoto typu se dá dobře využít pro generování jednoduchých levelů</w:t>
      </w:r>
      <w:r w:rsidR="0069492E">
        <w:t xml:space="preserve"> viz. obrázek 3. 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683C01">
        <w:instrText xml:space="preserve"> ADDIN ZOTERO_ITEM CSL_CITATION {"citationID":"gvdjCrlv","properties":{"formattedCitation":"(Summerville et al. 2017)","plainCitation":"(Summerville et al. 2017)","noteIndex":0},"citationItems":[{"id":"96h4ARji/RyP5KJLd","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374CC7FB" w:rsidR="0051552B" w:rsidRDefault="00C46A53" w:rsidP="00C46A53">
      <w:pPr>
        <w:pStyle w:val="CAPITION"/>
      </w:pPr>
      <w:r>
        <w:t xml:space="preserve">Obr. </w:t>
      </w:r>
      <w:r>
        <w:fldChar w:fldCharType="begin"/>
      </w:r>
      <w:r>
        <w:instrText xml:space="preserve"> SEQ Obr. \* ARABIC </w:instrText>
      </w:r>
      <w:r>
        <w:fldChar w:fldCharType="separate"/>
      </w:r>
      <w:r w:rsidR="00045669">
        <w:rPr>
          <w:noProof/>
        </w:rPr>
        <w:t>4</w:t>
      </w:r>
      <w:r>
        <w:fldChar w:fldCharType="end"/>
      </w:r>
      <w:r>
        <w:t>:</w:t>
      </w:r>
      <w:r w:rsidR="0051552B">
        <w:t xml:space="preserve"> Výsledné nagenerované levely pro jednotlivá n, vstupní data byla rozdělena na sloupce a za pomocí n-gramů transformována do Markovova řetězce</w:t>
      </w:r>
    </w:p>
    <w:p w14:paraId="0402F8FE" w14:textId="30AD8CFF" w:rsidR="00466BD0" w:rsidRDefault="0051552B" w:rsidP="00573DA7">
      <w:pPr>
        <w:pStyle w:val="Stadnartntext"/>
      </w:pPr>
      <w:r>
        <w:t xml:space="preserve">Komplexnější alternativou pro dosažení </w:t>
      </w:r>
      <w:r w:rsidR="00911ACF">
        <w:t xml:space="preserve">obdobného cíle je užití neuronových sítí, a to konkrétně rekuretních </w:t>
      </w:r>
      <w:commentRangeStart w:id="21"/>
      <w:r w:rsidR="00911ACF">
        <w:t>architektur</w:t>
      </w:r>
      <w:commentRangeEnd w:id="21"/>
      <w:r w:rsidR="00DA0D83">
        <w:rPr>
          <w:rStyle w:val="CommentReference"/>
          <w:rFonts w:asciiTheme="minorHAnsi" w:hAnsiTheme="minorHAnsi" w:cstheme="minorBidi"/>
        </w:rPr>
        <w:commentReference w:id="21"/>
      </w:r>
      <w:r w:rsidR="00911ACF">
        <w:t xml:space="preserve">. </w:t>
      </w:r>
      <w:r w:rsidR="00C46A53">
        <w:t xml:space="preserve">V </w:t>
      </w:r>
      <w:r w:rsidR="0069492E">
        <w:t>tomto přístupu se už generování neodehrává na úrovni sloupců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o pohybu hráče uvnitř vstupních dat (levelů).  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20B41B58" w:rsidR="007911EC" w:rsidRDefault="009566C9" w:rsidP="007911EC">
      <w:pPr>
        <w:pStyle w:val="Stadnartntext"/>
      </w:pPr>
      <w:r>
        <w:t>Zakódovaný d</w:t>
      </w:r>
      <w:r w:rsidR="007911EC">
        <w:t>ataset použitý Summervillem byl východiskem i pro Jainův tým, který však namísto rekurentních neuronových sítí využil architektury</w:t>
      </w:r>
      <w:r w:rsidR="006D00BA">
        <w:t xml:space="preserve"> klasického</w:t>
      </w:r>
      <w:r w:rsidR="007911EC">
        <w:t xml:space="preserve"> </w:t>
      </w:r>
      <w:r w:rsidR="007911EC">
        <w:lastRenderedPageBreak/>
        <w:t xml:space="preserve">autoenkó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w:t>
      </w:r>
      <w:r w:rsidR="00E922D8">
        <w:rPr>
          <w:rFonts w:eastAsiaTheme="minorEastAsia"/>
        </w:rPr>
        <w:t xml:space="preserve"> Obecně tato síť umožňuje funkčně mapovat vstupy na výstupy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5D5AB9CA" w:rsidR="00A61949" w:rsidRDefault="007911EC" w:rsidP="007911EC">
      <w:pPr>
        <w:pStyle w:val="CAPITION"/>
      </w:pPr>
      <w:bookmarkStart w:id="22" w:name="_Ref3897868"/>
      <w:r>
        <w:t xml:space="preserve">Obr. </w:t>
      </w:r>
      <w:r>
        <w:fldChar w:fldCharType="begin"/>
      </w:r>
      <w:r>
        <w:instrText xml:space="preserve"> SEQ Obr. \* ARABIC </w:instrText>
      </w:r>
      <w:r>
        <w:fldChar w:fldCharType="separate"/>
      </w:r>
      <w:r w:rsidR="00045669">
        <w:rPr>
          <w:noProof/>
        </w:rPr>
        <w:t>5</w:t>
      </w:r>
      <w:r>
        <w:fldChar w:fldCharType="end"/>
      </w:r>
      <w:bookmarkEnd w:id="22"/>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0410F8BF" w:rsidR="00045669" w:rsidRDefault="009566C9" w:rsidP="00045669">
      <w:pPr>
        <w:pStyle w:val="Stadnartn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 Binárně kódované levely jsou ukázáný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5504B8E2" w:rsidR="00045669" w:rsidRDefault="00045669" w:rsidP="00045669">
      <w:pPr>
        <w:pStyle w:val="Caption"/>
      </w:pPr>
      <w:bookmarkStart w:id="23" w:name="_Ref3900754"/>
      <w:r>
        <w:t xml:space="preserve">Obr. </w:t>
      </w:r>
      <w:r>
        <w:fldChar w:fldCharType="begin"/>
      </w:r>
      <w:r>
        <w:instrText xml:space="preserve"> SEQ Obr. \* ARABIC </w:instrText>
      </w:r>
      <w:r>
        <w:fldChar w:fldCharType="separate"/>
      </w:r>
      <w:r>
        <w:rPr>
          <w:noProof/>
        </w:rPr>
        <w:t>6</w:t>
      </w:r>
      <w:r>
        <w:fldChar w:fldCharType="end"/>
      </w:r>
      <w:bookmarkEnd w:id="23"/>
      <w:r>
        <w:t xml:space="preserve">: Generování levelů při aplikace náhodného šumu s rozptylem 0,01 ; 0,1 ; 0,3 ; 0,6. 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1BF92D60" w:rsidR="003C0299" w:rsidRDefault="00FA714E" w:rsidP="00573DA7">
      <w:pPr>
        <w:pStyle w:val="Stadnartn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w:t>
      </w:r>
      <w:r>
        <w:lastRenderedPageBreak/>
        <w:t xml:space="preserve">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v </w:t>
      </w:r>
      <w:r w:rsidR="003A4AC7">
        <w:t>podstatě řeší pravděpodobnost možné přítomnosti obje</w:t>
      </w:r>
      <w:r w:rsidR="00C46A53">
        <w:t xml:space="preserve">ktu vzhledem k již přítomným. V </w:t>
      </w:r>
      <w:r w:rsidR="003A4AC7">
        <w:t>rámci modelu okurence byly rovněž implementovány umělá omezení, za účelem zavedení informace o r</w:t>
      </w:r>
      <w:r w:rsidR="00C46A53">
        <w:t xml:space="preserve">elaci „x je na y“ to znamená „y </w:t>
      </w:r>
      <w:r w:rsidR="003A4AC7">
        <w:t xml:space="preserve">podpírá x“. Poslední složkou je pozicovací model, který řeší finální umístění a natočení objektu z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4A442546" w:rsidR="00204835" w:rsidRPr="006D00BA" w:rsidRDefault="00C46A53" w:rsidP="006D00BA">
      <w:pPr>
        <w:pStyle w:val="CAPITION"/>
      </w:pPr>
      <w:r>
        <w:t xml:space="preserve">Obr. </w:t>
      </w:r>
      <w:r>
        <w:fldChar w:fldCharType="begin"/>
      </w:r>
      <w:r>
        <w:instrText xml:space="preserve"> SEQ Obr. \* ARABIC </w:instrText>
      </w:r>
      <w:r>
        <w:fldChar w:fldCharType="separate"/>
      </w:r>
      <w:r w:rsidR="00045669">
        <w:rPr>
          <w:noProof/>
        </w:rPr>
        <w:t>7</w:t>
      </w:r>
      <w:r>
        <w:fldChar w:fldCharType="end"/>
      </w:r>
      <w:r w:rsidR="006D00BA">
        <w:t xml:space="preserve"> Výsledky generování a variování scény se stolem za pomocí Fisherova algoritmu. 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6FF9A55F" w:rsidR="00204835" w:rsidRDefault="00204835" w:rsidP="00204835">
      <w:pPr>
        <w:pStyle w:val="Stadnartntext"/>
        <w:ind w:firstLine="708"/>
      </w:pPr>
      <w:r>
        <w:t xml:space="preserve">V souvislosti s PCGML lze rovněž zmínit experiment Giacomella a jeho týmu, který s využítím GAN vytvořil model pro generování herních levelů. V tomto </w:t>
      </w:r>
      <w:r w:rsidR="00ED2EDE">
        <w:t xml:space="preserve">případě však byla </w:t>
      </w:r>
      <w:r>
        <w:t>tréniková data</w:t>
      </w:r>
      <w:r w:rsidR="00ED2EDE">
        <w:t xml:space="preserve"> o velikosti 1088 vzorků</w:t>
      </w:r>
      <w:r>
        <w:t xml:space="preserve"> zakódována</w:t>
      </w:r>
      <w:r w:rsidR="00ED2EDE">
        <w:t xml:space="preserve"> jako rastrové obrázky (128x128) půdorysů levelů ze hry DOOM.</w:t>
      </w:r>
      <w:r w:rsidR="00172B10">
        <w:t xml:space="preserve"> V rámci každého levelu existuje celkem šest obrázků, z nichž každý repreznetuje jinou informaci tj. například o topologii, výškovém profilu či rozmístění předmětů uvnitř levelu.</w:t>
      </w:r>
      <w:r w:rsidR="00ED2EDE">
        <w:t xml:space="preserve"> </w:t>
      </w:r>
      <w:r w:rsidR="00172B10">
        <w:t>Autoři vytvo</w:t>
      </w:r>
      <w:r w:rsidR="00B6497A">
        <w:t xml:space="preserve">řili kromě standart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39E8025A" w:rsidR="00204835" w:rsidRDefault="00204835" w:rsidP="00C46A53">
      <w:pPr>
        <w:pStyle w:val="Stadnartntext"/>
        <w:ind w:firstLine="432"/>
      </w:pPr>
      <w:r>
        <w:t xml:space="preserve">Podobným způsobem byly GAN architektury implementovány za účelem procedurálního </w:t>
      </w:r>
      <w:r w:rsidR="00172B10">
        <w:t xml:space="preserve">generování terénu </w:t>
      </w:r>
      <w:commentRangeStart w:id="24"/>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24"/>
      <w:r w:rsidR="00045669">
        <w:rPr>
          <w:rStyle w:val="CommentReference"/>
          <w:rFonts w:asciiTheme="minorHAnsi" w:hAnsiTheme="minorHAnsi" w:cstheme="minorBidi"/>
        </w:rPr>
        <w:commentReference w:id="24"/>
      </w:r>
      <w:r w:rsidR="00C46A53">
        <w:t>.</w:t>
      </w:r>
    </w:p>
    <w:p w14:paraId="14AF1003" w14:textId="77777777" w:rsidR="00045669" w:rsidRPr="00204835" w:rsidRDefault="00045669" w:rsidP="00C46A53">
      <w:pPr>
        <w:pStyle w:val="Stadnartntext"/>
        <w:ind w:firstLine="432"/>
      </w:pPr>
    </w:p>
    <w:p w14:paraId="0116D1A3" w14:textId="2E632F2E" w:rsidR="00096B7C" w:rsidRDefault="00096B7C" w:rsidP="00466BD0">
      <w:pPr>
        <w:pStyle w:val="Heading1"/>
      </w:pPr>
      <w:bookmarkStart w:id="25" w:name="_Toc3812556"/>
      <w:r>
        <w:lastRenderedPageBreak/>
        <w:t>Technologie pro implementaci algoritmů strojového učení</w:t>
      </w:r>
      <w:bookmarkEnd w:id="25"/>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6" w:name="_Toc3812557"/>
      <w:r>
        <w:t>Python</w:t>
      </w:r>
      <w:bookmarkEnd w:id="26"/>
    </w:p>
    <w:p w14:paraId="682C05C4" w14:textId="64E5C33C"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162545">
        <w:t xml:space="preserve"> Jmenovitě se jedná  například o vizualizační nástroje, knihovny pro statistiku, strojové učení a mnohé další.</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27" w:name="_Toc3812558"/>
      <w:r>
        <w:t>NumP</w:t>
      </w:r>
      <w:r w:rsidR="00905AA5">
        <w:t>y</w:t>
      </w:r>
      <w:bookmarkEnd w:id="27"/>
    </w:p>
    <w:p w14:paraId="4E72CA5C" w14:textId="3E3CF00E"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49CD7977" w:rsidR="00B608F6" w:rsidRDefault="00050CD6" w:rsidP="00364A5C">
      <w:pPr>
        <w:pStyle w:val="Stadnartntext"/>
        <w:ind w:firstLine="576"/>
      </w:pPr>
      <w:r>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p>
    <w:p w14:paraId="30406544" w14:textId="189F702B"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28" w:name="_Toc3812559"/>
      <w:r>
        <w:t>TensorFlow</w:t>
      </w:r>
      <w:bookmarkEnd w:id="28"/>
    </w:p>
    <w:p w14:paraId="56EA0167" w14:textId="4F3D7577"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29"/>
      <w:r w:rsidR="00B1531E">
        <w:t>modely</w:t>
      </w:r>
      <w:commentRangeEnd w:id="29"/>
      <w:r w:rsidR="00652D69">
        <w:rPr>
          <w:rStyle w:val="CommentReference"/>
          <w:rFonts w:asciiTheme="minorHAnsi" w:hAnsiTheme="minorHAnsi" w:cstheme="minorBidi"/>
        </w:rPr>
        <w:commentReference w:id="29"/>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w:t>
      </w:r>
      <w:r>
        <w:lastRenderedPageBreak/>
        <w:t xml:space="preserve">optimalizačním potřebám vývojáře. Umí rovněž vizualizovat celý nadefinovaný komputační graf. </w:t>
      </w:r>
    </w:p>
    <w:p w14:paraId="2AF3DBE1" w14:textId="62B04A21" w:rsidR="00905AA5" w:rsidRPr="00905AA5" w:rsidRDefault="00496118" w:rsidP="00905AA5">
      <w:pPr>
        <w:pStyle w:val="Heading2"/>
      </w:pPr>
      <w:bookmarkStart w:id="30" w:name="_Toc3812560"/>
      <w:r>
        <w:t>Keras</w:t>
      </w:r>
      <w:bookmarkEnd w:id="30"/>
    </w:p>
    <w:p w14:paraId="1E21FF63" w14:textId="6D11F944" w:rsidR="00466BD0" w:rsidRDefault="00BD57DA" w:rsidP="00BD57DA">
      <w:pPr>
        <w:pStyle w:val="Stadnartntext"/>
        <w:ind w:firstLine="432"/>
      </w:pPr>
      <w:r>
        <w:t>Keras je již zmiňované „High level API“ primárně určené pro jednoduché budouvání modelů hlubokého učení. S jeho pomocí lze nadefinovat a  parametrizovat většinu základních architektur (CNN, RNN, LSTM, ANN, GAN) a jejich variant pro</w:t>
      </w:r>
      <w:r w:rsidR="00C46A53">
        <w:t xml:space="preserve"> praktické a aplikační potřeby.</w:t>
      </w:r>
    </w:p>
    <w:p w14:paraId="0B37B451" w14:textId="5544AED8" w:rsidR="00FD7F65" w:rsidRDefault="00FD7F65" w:rsidP="00BD57DA">
      <w:pPr>
        <w:pStyle w:val="Stadnartntext"/>
        <w:ind w:firstLine="432"/>
      </w:pPr>
      <w:r>
        <w:t>Uživatelská přívětivost je podstatnou zásadou této knihovny, proto je možné nadefinovat funkční modely velice rychle. Keras je nadstav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11F0DD51" w:rsidR="00FD7F65" w:rsidRPr="00EE1FF5" w:rsidRDefault="0011351E" w:rsidP="00C46A53">
      <w:pPr>
        <w:pStyle w:val="Stadnartn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31" w:name="_Toc3812561"/>
      <w:r>
        <w:lastRenderedPageBreak/>
        <w:t>Implementace</w:t>
      </w:r>
      <w:r w:rsidR="00096B7C">
        <w:t xml:space="preserve"> metod strojového učení </w:t>
      </w:r>
      <w:r>
        <w:t>při</w:t>
      </w:r>
      <w:r w:rsidR="00096B7C">
        <w:t xml:space="preserve"> generování</w:t>
      </w:r>
      <w:bookmarkEnd w:id="31"/>
    </w:p>
    <w:p w14:paraId="1505182C" w14:textId="4BFAE6FF" w:rsidR="00096B7C" w:rsidRDefault="00E62DA1" w:rsidP="00045669">
      <w:pPr>
        <w:pStyle w:val="Stadnartn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w:t>
      </w:r>
      <w:r w:rsidR="00045669">
        <w:t>Veškeré implementace, které jsou zde demonstrovány byly implementovány v jazyce Python ve verzi 3.6. S daty bylo primárně pracována jako s csv soubory.</w:t>
      </w:r>
    </w:p>
    <w:p w14:paraId="5F5F7700" w14:textId="747EDC89" w:rsidR="00E95A94" w:rsidRDefault="00E95A94" w:rsidP="00E95A94">
      <w:pPr>
        <w:pStyle w:val="Heading2"/>
      </w:pPr>
      <w:bookmarkStart w:id="32" w:name="_Toc3812562"/>
      <w:r>
        <w:t>Příklad hanojských věží</w:t>
      </w:r>
      <w:bookmarkEnd w:id="32"/>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5EC60EEB" w14:textId="77777777" w:rsidR="00125FE2" w:rsidRDefault="00125FE2" w:rsidP="00125FE2">
      <w:pPr>
        <w:pStyle w:val="Heading2"/>
      </w:pPr>
      <w:bookmarkStart w:id="33" w:name="_Toc3812564"/>
      <w:r>
        <w:t xml:space="preserve">Definice cíle a </w:t>
      </w:r>
      <w:r w:rsidR="0091782F">
        <w:t>východisek</w:t>
      </w:r>
      <w:bookmarkEnd w:id="33"/>
    </w:p>
    <w:p w14:paraId="6F372602" w14:textId="1F3D830D" w:rsidR="008E1A76" w:rsidRPr="0003225B" w:rsidRDefault="0003225B" w:rsidP="0003225B">
      <w:pPr>
        <w:pStyle w:val="Stadnartn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Nutno </w:t>
      </w:r>
      <w:r>
        <w:t>úvodem podotknout, že navržený algoritmus slouží především jako demonstrace</w:t>
      </w:r>
      <w:r w:rsidR="002D2995">
        <w:t xml:space="preserve"> použitelnosti či nepoužitelnost</w:t>
      </w:r>
      <w:r w:rsidR="00365130">
        <w:t xml:space="preserve">i </w:t>
      </w:r>
      <w:r w:rsidR="002D2995">
        <w:t>navrženého</w:t>
      </w:r>
      <w:r>
        <w:t xml:space="preserve"> principu.</w:t>
      </w:r>
      <w:r w:rsidR="00365130">
        <w:t xml:space="preserve"> </w:t>
      </w:r>
    </w:p>
    <w:p w14:paraId="282B9681" w14:textId="27C4B574" w:rsidR="00EF3F47" w:rsidRDefault="008E1A76" w:rsidP="00125FE2">
      <w:pPr>
        <w:pStyle w:val="Stadnartntext"/>
      </w:pPr>
      <w:r>
        <w:t>Na nejvyšší úrovni jsou v</w:t>
      </w:r>
      <w:r w:rsidR="00125FE2">
        <w:t>stupní data pro algoritmus definována jako scény</w:t>
      </w:r>
      <w:r w:rsidR="00155617">
        <w:t xml:space="preserve"> </w:t>
      </w:r>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pro nás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B226CD"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fldChar w:fldCharType="begin"/>
      </w:r>
      <w:r>
        <w:instrText xml:space="preserve"> SEQ Rov. \* ARABIC </w:instrText>
      </w:r>
      <w:r>
        <w:fldChar w:fldCharType="separate"/>
      </w:r>
      <w:r>
        <w:rPr>
          <w:noProof/>
        </w:rPr>
        <w:t>8</w:t>
      </w:r>
      <w: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467444B8" w:rsidR="00AF1D2E" w:rsidRDefault="008E1A76" w:rsidP="00EF3F47">
      <w:pPr>
        <w:pStyle w:val="Stadnartn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w:t>
      </w:r>
      <w:r w:rsidR="00AF1D2E">
        <w:lastRenderedPageBreak/>
        <w:t xml:space="preserve">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34"/>
      <w:r w:rsidR="004C31B1">
        <w:t>Přítomnost jednotlivých objektových tříd ve scéně je řízena uživatelsky.</w:t>
      </w:r>
      <w:commentRangeEnd w:id="34"/>
      <w:r w:rsidR="004C31B1">
        <w:rPr>
          <w:rStyle w:val="CommentReference"/>
          <w:rFonts w:asciiTheme="minorHAnsi" w:hAnsiTheme="minorHAnsi" w:cstheme="minorBidi"/>
        </w:rPr>
        <w:commentReference w:id="34"/>
      </w:r>
    </w:p>
    <w:p w14:paraId="4AF8962C" w14:textId="1376109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 xml:space="preserve">danou třídou kterou představuje. </w:t>
      </w:r>
    </w:p>
    <w:p w14:paraId="216169AA" w14:textId="1A4E7711" w:rsidR="0093346A" w:rsidRDefault="002D2995" w:rsidP="00155617">
      <w:pPr>
        <w:pStyle w:val="Stadnartntext"/>
        <w:ind w:firstLine="708"/>
      </w:pPr>
      <w:r>
        <w:t xml:space="preserve">Z uvedného </w:t>
      </w:r>
      <w:r w:rsidR="00365130">
        <w:t>již lze</w:t>
      </w:r>
      <w:r>
        <w:t xml:space="preserve"> názorně definovat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definována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5"/>
      <w:r w:rsidR="0093346A">
        <w:t>generování</w:t>
      </w:r>
      <w:commentRangeEnd w:id="35"/>
      <w:r w:rsidR="0093346A">
        <w:rPr>
          <w:rStyle w:val="CommentReference"/>
          <w:rFonts w:asciiTheme="minorHAnsi" w:hAnsiTheme="minorHAnsi" w:cstheme="minorBidi"/>
        </w:rPr>
        <w:commentReference w:id="35"/>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2DDED5D0" w:rsidR="0093346A" w:rsidRDefault="00012722" w:rsidP="00C46A53">
      <w:pPr>
        <w:pStyle w:val="CAPITION"/>
      </w:pPr>
      <w:bookmarkStart w:id="36" w:name="_Ref3885870"/>
      <w:r>
        <w:t>Rov.</w:t>
      </w:r>
      <w:r w:rsidR="0093346A">
        <w:t xml:space="preserve"> </w:t>
      </w:r>
      <w:r>
        <w:fldChar w:fldCharType="begin"/>
      </w:r>
      <w:r>
        <w:instrText xml:space="preserve"> SEQ Rov. \* ARABIC </w:instrText>
      </w:r>
      <w:r>
        <w:fldChar w:fldCharType="separate"/>
      </w:r>
      <w:r>
        <w:rPr>
          <w:noProof/>
        </w:rPr>
        <w:t>9</w:t>
      </w:r>
      <w:r>
        <w:fldChar w:fldCharType="end"/>
      </w:r>
      <w:bookmarkEnd w:id="36"/>
      <w:r w:rsidR="00155617">
        <w:t>:</w:t>
      </w:r>
      <w:r w:rsidR="00E62DA1">
        <w:t xml:space="preserve"> </w:t>
      </w:r>
      <w:r w:rsidR="00396329">
        <w:t>Proces generování.</w:t>
      </w:r>
    </w:p>
    <w:p w14:paraId="61805B72" w14:textId="626E9BDE" w:rsidR="00FB3671" w:rsidRPr="00125FE2" w:rsidRDefault="001915E0" w:rsidP="00287258">
      <w:pPr>
        <w:pStyle w:val="Stadnartntext"/>
        <w:ind w:firstLine="576"/>
      </w:pPr>
      <w:r>
        <w:fldChar w:fldCharType="begin"/>
      </w:r>
      <w:r>
        <w:instrText xml:space="preserve"> REF _Ref3885870 \h </w:instrText>
      </w:r>
      <w:r>
        <w:fldChar w:fldCharType="separate"/>
      </w:r>
      <w:r>
        <w:t xml:space="preserve">Rov. </w:t>
      </w:r>
      <w:r>
        <w:rPr>
          <w:noProof/>
        </w:rPr>
        <w:t>9</w:t>
      </w:r>
      <w:r>
        <w:fldChar w:fldCharType="end"/>
      </w:r>
      <w:r>
        <w:t xml:space="preserve"> </w:t>
      </w:r>
      <w:r w:rsidR="00E62DA1">
        <w:t xml:space="preserve">naznačuje proces generování výsledné scény </w:t>
      </w:r>
      <m:oMath>
        <m:r>
          <w:rPr>
            <w:rFonts w:ascii="Cambria Math" w:hAnsi="Cambria Math"/>
          </w:rPr>
          <m:t>s</m:t>
        </m:r>
      </m:oMath>
      <w:r w:rsidR="00E62DA1">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E62DA1">
        <w:t xml:space="preserve"> odpovídá výchozí scéně, </w:t>
      </w:r>
      <m:oMath>
        <m:r>
          <w:rPr>
            <w:rFonts w:ascii="Cambria Math" w:hAnsi="Cambria Math"/>
          </w:rPr>
          <m:t>n</m:t>
        </m:r>
      </m:oMath>
      <w:r w:rsidR="00E62DA1" w:rsidRPr="001A0463">
        <w:t xml:space="preserve"> </w:t>
      </w:r>
      <w:r w:rsidR="00E62DA1">
        <w:t xml:space="preserve">vyjadřuje počet iterací algoritmu 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E62DA1" w:rsidRPr="001A0463">
        <w:rPr>
          <w:vertAlign w:val="subscript"/>
        </w:rPr>
        <w:t xml:space="preserve"> </w:t>
      </w:r>
      <w:r w:rsidR="00E62DA1">
        <w:t xml:space="preserve">představuje predikovaný objekt třídy </w:t>
      </w:r>
      <m:oMath>
        <m:r>
          <w:rPr>
            <w:rFonts w:ascii="Cambria Math" w:hAnsi="Cambria Math"/>
          </w:rPr>
          <m:t>x</m:t>
        </m:r>
      </m:oMath>
      <w:r w:rsidR="00E62DA1">
        <w:t>.</w:t>
      </w:r>
    </w:p>
    <w:p w14:paraId="740EDD7B" w14:textId="3C5B2843" w:rsidR="00125FE2" w:rsidRDefault="00FB3671" w:rsidP="00E95A94">
      <w:pPr>
        <w:pStyle w:val="Heading2"/>
      </w:pPr>
      <w:bookmarkStart w:id="37" w:name="_Toc3812565"/>
      <w:r>
        <w:t>Popis algoritmu</w:t>
      </w:r>
      <w:bookmarkEnd w:id="37"/>
      <w:r w:rsidR="00E950EC">
        <w:t xml:space="preserve"> a modelové situace</w:t>
      </w:r>
    </w:p>
    <w:p w14:paraId="07F6C64F" w14:textId="75221DA9" w:rsidR="00997B97" w:rsidRDefault="00D96B56" w:rsidP="00C46A53">
      <w:pPr>
        <w:pStyle w:val="Stadnartntext"/>
        <w:ind w:firstLine="576"/>
      </w:pPr>
      <w:r>
        <w:t xml:space="preserve">Celý algoritmus sestává ze tří hlavních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zdmi </w:t>
      </w:r>
      <w:r w:rsidR="00997B97">
        <w:t>ohraničeného pokoje.</w:t>
      </w:r>
      <w:commentRangeStart w:id="38"/>
      <w:r w:rsidR="00997B97">
        <w:t xml:space="preserve"> </w:t>
      </w:r>
      <w:commentRangeEnd w:id="38"/>
      <w:r w:rsidR="00997B97">
        <w:rPr>
          <w:rStyle w:val="CommentReference"/>
          <w:rFonts w:asciiTheme="minorHAnsi" w:hAnsiTheme="minorHAnsi" w:cstheme="minorBidi"/>
        </w:rPr>
        <w:commentReference w:id="38"/>
      </w:r>
    </w:p>
    <w:p w14:paraId="53A20AA2" w14:textId="2156AF64" w:rsidR="00CC29C7" w:rsidRDefault="00CC29C7" w:rsidP="00CC29C7">
      <w:pPr>
        <w:pStyle w:val="Heading3"/>
      </w:pPr>
      <w:bookmarkStart w:id="39" w:name="_Toc3812566"/>
      <w:r>
        <w:lastRenderedPageBreak/>
        <w:t>Charakteristika vstupních dat</w:t>
      </w:r>
      <w:bookmarkEnd w:id="39"/>
    </w:p>
    <w:p w14:paraId="1503E157" w14:textId="23C7FF22" w:rsidR="00C46A53" w:rsidRDefault="00CC29C7" w:rsidP="00C46A53">
      <w:pPr>
        <w:pStyle w:val="Stadnartntext"/>
        <w:ind w:firstLine="708"/>
      </w:pPr>
      <w:r>
        <w:t xml:space="preserve">Pro všechny testované případy byla užita vstupní datová sada čítající 23 ručně modelovaných příkladů. Scénický význam těchto scén je definovaný jako pokoj. Následující tabulka </w:t>
      </w:r>
      <w:r w:rsidR="00396329">
        <w:t xml:space="preserve">představuje použité objekty a </w:t>
      </w:r>
      <w:r>
        <w:t>logiku, se kterou by</w:t>
      </w:r>
      <w:r w:rsidR="00C46A53">
        <w:t>ly předměty do scén umísťovány.</w:t>
      </w:r>
      <w:r w:rsidR="00396329">
        <w:t xml:space="preserve"> Tato logika je podstatná pro následnou evaluaci nagenerovaných vzorků.</w:t>
      </w:r>
    </w:p>
    <w:p w14:paraId="36D8158D" w14:textId="2C778A79" w:rsidR="00C46A53" w:rsidRDefault="00C46A53" w:rsidP="00C46A53">
      <w:pPr>
        <w:pStyle w:val="Captiontable"/>
      </w:pPr>
      <w:bookmarkStart w:id="40" w:name="_Ref3878559"/>
      <w:r>
        <w:t xml:space="preserve">Tabulka </w:t>
      </w:r>
      <w:r>
        <w:rPr>
          <w:noProof/>
        </w:rPr>
        <w:fldChar w:fldCharType="begin"/>
      </w:r>
      <w:r>
        <w:rPr>
          <w:noProof/>
        </w:rPr>
        <w:instrText xml:space="preserve"> SEQ Tabulka \* ARABIC </w:instrText>
      </w:r>
      <w:r>
        <w:rPr>
          <w:noProof/>
        </w:rPr>
        <w:fldChar w:fldCharType="separate"/>
      </w:r>
      <w:r>
        <w:rPr>
          <w:noProof/>
        </w:rPr>
        <w:t>1</w:t>
      </w:r>
      <w:r>
        <w:rPr>
          <w:noProof/>
        </w:rPr>
        <w:fldChar w:fldCharType="end"/>
      </w:r>
      <w:bookmarkEnd w:id="40"/>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2ED9C5C6"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0044B7C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271D9D2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C8F8FA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 Tato pravidla jsou rozvedena dále.</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67DBE21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5000CCC5" w:rsidR="00A26542" w:rsidRPr="005F59B7"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to aby se před ním nevyskytovaly objekty třídy </w:t>
            </w:r>
            <w:r w:rsidRPr="00A26542">
              <w:rPr>
                <w:b/>
              </w:rPr>
              <w:t>4</w:t>
            </w:r>
            <w:r>
              <w:t xml:space="preserve"> a </w:t>
            </w:r>
            <w:r w:rsidRPr="00A26542">
              <w:rPr>
                <w:b/>
              </w:rPr>
              <w:t>3</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41" w:name="_Toc3812567"/>
      <w:bookmarkStart w:id="42" w:name="_Ref3878655"/>
      <w:bookmarkStart w:id="43" w:name="_Ref3878667"/>
      <w:bookmarkStart w:id="44" w:name="_Ref3878669"/>
      <w:r>
        <w:t>Předzpracování dat</w:t>
      </w:r>
      <w:bookmarkEnd w:id="41"/>
      <w:bookmarkEnd w:id="42"/>
      <w:bookmarkEnd w:id="43"/>
      <w:bookmarkEnd w:id="44"/>
    </w:p>
    <w:p w14:paraId="5F4AF5BB" w14:textId="3E640CEB" w:rsidR="00CC29C7" w:rsidRDefault="00D96B56" w:rsidP="00D96B56">
      <w:pPr>
        <w:pStyle w:val="Stadnartntext"/>
        <w:ind w:firstLine="576"/>
      </w:pPr>
      <w:r>
        <w:t xml:space="preserve">Tato fáze je operačně nejnáročnější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7BD20A18" w14:textId="20709237" w:rsidR="00402E37" w:rsidRPr="008756E0" w:rsidRDefault="00312F03" w:rsidP="00DC2A72">
      <w:pPr>
        <w:pStyle w:val="Stadnartn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y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w:t>
      </w:r>
      <w:r w:rsidR="00CC29C7">
        <w:lastRenderedPageBreak/>
        <w:t xml:space="preserve">pro které nebudeme </w:t>
      </w:r>
      <w:r w:rsidR="00F60EEE">
        <w:t xml:space="preserve">chtít predikovat jejich polohu - </w:t>
      </w:r>
      <w:r w:rsidR="00CC29C7">
        <w:t>například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62903B72" w:rsidR="00941617" w:rsidRDefault="00B6497A" w:rsidP="00233971">
      <w:pPr>
        <w:pStyle w:val="Stadnartn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 xml:space="preserve">Pseudokód výše vyjadřuje iterativní práci se vstupními daty. Každý příklad je pro každé jádro transformován („rozřezán“) na </w:t>
      </w:r>
      <w:r w:rsidR="00DC2A72">
        <w:t>vektory</w:t>
      </w:r>
      <w:r w:rsidR="00233971">
        <w:t xml:space="preserve"> velikosti příslušného jádra. Jádro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B226CD"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7EA2CB47" w:rsidR="00997B97" w:rsidRDefault="00941617" w:rsidP="00450F1E">
      <w:pPr>
        <w:pStyle w:val="Stadnartn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a velikost jádra (</w:t>
      </w:r>
      <m:oMath>
        <m:r>
          <w:rPr>
            <w:rFonts w:ascii="Cambria Math" w:hAnsi="Cambria Math"/>
          </w:rPr>
          <m:t>3×3</m:t>
        </m:r>
      </m:oMath>
      <w:r w:rsidR="0091074A">
        <w:t>)</w:t>
      </w:r>
      <w:r w:rsidR="008756E0">
        <w:t>.</w:t>
      </w:r>
      <w:r w:rsidR="00450F1E">
        <w:t xml:space="preserve"> Předpokládá se, že ve stupních datech jsou jen tři třídy objektů, to znamená </w:t>
      </w:r>
      <m:oMath>
        <m:r>
          <w:rPr>
            <w:rFonts w:ascii="Cambria Math" w:eastAsiaTheme="minorEastAsia" w:hAnsi="Cambria Math"/>
          </w:rPr>
          <m:t>O = [</m:t>
        </m:r>
        <m:r>
          <w:rPr>
            <w:rFonts w:ascii="Cambria Math" w:eastAsiaTheme="minorEastAsia" w:hAnsi="Cambria Math"/>
          </w:rPr>
          <m:t>0</m:t>
        </m:r>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4</m:t>
        </m:r>
        <m:r>
          <w:rPr>
            <w:rFonts w:ascii="Cambria Math" w:eastAsiaTheme="minorEastAsia" w:hAnsi="Cambria Math"/>
          </w:rPr>
          <m:t>]</m:t>
        </m:r>
      </m:oMath>
      <w:r w:rsidR="00450F1E">
        <w:rPr>
          <w:rFonts w:eastAsiaTheme="minorEastAsia"/>
        </w:rPr>
        <w:t>.</w:t>
      </w:r>
    </w:p>
    <w:p w14:paraId="6A4AF55C" w14:textId="3D835C8A" w:rsidR="00941617" w:rsidRPr="00941617" w:rsidRDefault="00B226CD"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B226CD"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B226CD"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B226CD"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49B3D035" w:rsidR="007320B5" w:rsidRDefault="002553D6" w:rsidP="0091074A">
      <w:pPr>
        <w:pStyle w:val="Stadnartn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Kde každý jedničkový příznak v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a</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f</m:t>
        </m:r>
        <m:r>
          <w:rPr>
            <w:rFonts w:ascii="Cambria Math" w:eastAsiaTheme="minorEastAsia" w:hAnsi="Cambria Math"/>
          </w:rPr>
          <m:t>]</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druhé pozici.</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3F398346" w:rsidR="00941617" w:rsidRDefault="0091074A" w:rsidP="007320B5">
      <w:pPr>
        <w:pStyle w:val="Stadnartntext"/>
        <w:ind w:firstLine="708"/>
      </w:pPr>
      <w:r>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f</m:t>
        </m:r>
        <m:r>
          <w:rPr>
            <w:rFonts w:ascii="Cambria Math" w:eastAsiaTheme="minorEastAsia" w:hAnsi="Cambria Math"/>
          </w:rPr>
          <m:t>]</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f</m:t>
        </m:r>
        <m:r>
          <w:rPr>
            <w:rFonts w:ascii="Cambria Math" w:eastAsiaTheme="minorEastAsia" w:hAnsi="Cambria Math"/>
          </w:rPr>
          <m:t>]</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ederné vektory a vytváří</w:t>
      </w:r>
      <w:r w:rsidR="00450F1E">
        <w:t xml:space="preserve"> se</w:t>
      </w:r>
      <w:r w:rsidR="00312F03">
        <w:t xml:space="preserve"> </w:t>
      </w:r>
      <w:r>
        <w:t xml:space="preserve">dvojice </w:t>
      </w:r>
      <m:oMath>
        <m:r>
          <w:rPr>
            <w:rFonts w:ascii="Cambria Math" w:hAnsi="Cambria Math"/>
          </w:rPr>
          <m:t>(</m:t>
        </m:r>
        <m:r>
          <w:rPr>
            <w:rFonts w:ascii="Cambria Math" w:hAnsi="Cambria Math"/>
          </w:rPr>
          <m:t>x→y</m:t>
        </m:r>
        <m:r>
          <w:rPr>
            <w:rFonts w:ascii="Cambria Math" w:hAnsi="Cambria Math"/>
          </w:rPr>
          <m:t>)</m:t>
        </m:r>
      </m:oMath>
      <w:r>
        <w:t>.</w:t>
      </w:r>
    </w:p>
    <w:p w14:paraId="35E54917" w14:textId="7CB1E39F" w:rsidR="00CC29C7" w:rsidRDefault="00083C0C" w:rsidP="00233971">
      <w:pPr>
        <w:pStyle w:val="Stadnartntext"/>
      </w:pPr>
      <w:r>
        <w:t>Při takovém</w:t>
      </w:r>
      <w:r w:rsidR="0091074A">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215B5096" w:rsidR="00FC7B80" w:rsidRDefault="001131C6" w:rsidP="001131C6">
      <w:pPr>
        <w:pStyle w:val="Stadnartntext"/>
      </w:pPr>
      <w:r>
        <w:t>Tímto byl popsán způsob generování učících dvojic pro jeden vektor jedné třídy jádra (</w:t>
      </w:r>
      <m:oMath>
        <m:r>
          <w:rPr>
            <w:rFonts w:ascii="Cambria Math" w:hAnsi="Cambria Math"/>
          </w:rPr>
          <m:t>3×3</m:t>
        </m:r>
      </m:oMath>
      <w:r>
        <w:t xml:space="preserve">). Ve finálním příkladu se pracuje celkem s pěti jádry </w:t>
      </w:r>
      <m:oMath>
        <m:r>
          <w:rPr>
            <w:rFonts w:ascii="Cambria Math" w:hAnsi="Cambria Math"/>
          </w:rPr>
          <m:t>[</m:t>
        </m:r>
        <m:d>
          <m:dPr>
            <m:ctrlPr>
              <w:rPr>
                <w:rFonts w:ascii="Cambria Math" w:hAnsi="Cambria Math"/>
                <w:i/>
              </w:rPr>
            </m:ctrlPr>
          </m:dPr>
          <m:e>
            <m:r>
              <w:rPr>
                <w:rFonts w:ascii="Cambria Math" w:hAnsi="Cambria Math"/>
              </w:rPr>
              <m:t>2×2</m:t>
            </m:r>
          </m:e>
        </m:d>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5×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w:t>
      </w:r>
      <w:r>
        <w:rPr>
          <w:rFonts w:eastAsiaTheme="minorEastAsia"/>
        </w:rPr>
        <w:lastRenderedPageBreak/>
        <w:t xml:space="preserve">vstupem pro  </w:t>
      </w:r>
      <m:oMath>
        <m:r>
          <w:rPr>
            <w:rFonts w:ascii="Cambria Math" w:hAnsi="Cambria Math"/>
          </w:rPr>
          <m:t>5×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45" w:name="_Toc3812568"/>
      <w:r>
        <w:t>Natrénování modelů</w:t>
      </w:r>
      <w:bookmarkEnd w:id="45"/>
    </w:p>
    <w:p w14:paraId="4E2A4B0E" w14:textId="7988CCDA" w:rsidR="001D4309" w:rsidRDefault="00083C0C" w:rsidP="00083C0C">
      <w:pPr>
        <w:pStyle w:val="Stadnartn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r</w:t>
      </w:r>
      <w:r>
        <w:t>ytých vrstvách se směrem k výstupní vrstvě snižuje do pyramidového tvaru s koeficientem 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73F55C64" w:rsidR="00FC7B80" w:rsidRPr="00F51537" w:rsidRDefault="00805B08" w:rsidP="00805B08">
      <w:pPr>
        <w:pStyle w:val="CAPITION"/>
      </w:pPr>
      <w:r>
        <w:t xml:space="preserve">Obr. </w:t>
      </w:r>
      <w:r>
        <w:fldChar w:fldCharType="begin"/>
      </w:r>
      <w:r>
        <w:instrText xml:space="preserve"> SEQ Obr. \* ARABIC </w:instrText>
      </w:r>
      <w:r>
        <w:fldChar w:fldCharType="separate"/>
      </w:r>
      <w:r w:rsidR="00045669">
        <w:rPr>
          <w:noProof/>
        </w:rPr>
        <w:t>8</w:t>
      </w:r>
      <w: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7F6A918" w14:textId="3A0D8604" w:rsidR="001D4309" w:rsidRPr="001D4309" w:rsidRDefault="004C2262" w:rsidP="004C2262">
      <w:pPr>
        <w:pStyle w:val="Stadnartntext"/>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p>
    <w:p w14:paraId="1C1938C8" w14:textId="02092F75" w:rsidR="00FB3671" w:rsidRDefault="00FB3671" w:rsidP="00C56748">
      <w:pPr>
        <w:pStyle w:val="Heading1"/>
      </w:pPr>
      <w:bookmarkStart w:id="46" w:name="_Toc3812569"/>
      <w:r>
        <w:lastRenderedPageBreak/>
        <w:t>Testování hypotetických výstupů algoritmu</w:t>
      </w:r>
      <w:bookmarkEnd w:id="46"/>
    </w:p>
    <w:p w14:paraId="356E507B" w14:textId="216AE6D9" w:rsidR="00BD5CB6" w:rsidRPr="00BD5CB6" w:rsidRDefault="00BD5CB6" w:rsidP="00BD5CB6">
      <w:pPr>
        <w:pStyle w:val="Stadnartntext"/>
        <w:ind w:firstLine="576"/>
      </w:pPr>
      <w:r>
        <w:t>Postup měření úspěšnosti navrženého algoritmu je proveden následujícím způsobem. Z</w:t>
      </w:r>
      <w:r w:rsidR="005F59B7">
        <w:t>a</w:t>
      </w:r>
      <w:r>
        <w:t xml:space="preserve">prvé je vytvořena testovací </w:t>
      </w:r>
      <w:r w:rsidR="00287258">
        <w:t>datová sada</w:t>
      </w:r>
      <w:r>
        <w:t>. Uvnitř této sady jsou dodržován</w:t>
      </w:r>
      <w:r w:rsidR="00544347">
        <w:t>a</w:t>
      </w:r>
      <w:r>
        <w:t xml:space="preserve"> určitá relační pravidla mezi objekty. V případě, že budou tyto vlastnosti nalezeny i v algoritmicky nagenerovaných datech bude potvrzeno, že se algoritmus </w:t>
      </w:r>
      <w:r w:rsidR="008756E0">
        <w:t>naučil tuto logiku replikovat.</w:t>
      </w:r>
    </w:p>
    <w:p w14:paraId="03BE37A4" w14:textId="6DB0E55F" w:rsidR="00CC29C7" w:rsidRDefault="0070200F" w:rsidP="00CC29C7">
      <w:pPr>
        <w:pStyle w:val="Heading3"/>
      </w:pPr>
      <w:bookmarkStart w:id="47" w:name="_Toc3812570"/>
      <w:r>
        <w:t>Výčet sledovaných vlastností</w:t>
      </w:r>
      <w:bookmarkEnd w:id="47"/>
    </w:p>
    <w:p w14:paraId="4CB3F9B9" w14:textId="1C0EED9C" w:rsidR="00BD5CB6" w:rsidRPr="00790D7E" w:rsidRDefault="00BD5CB6" w:rsidP="00CC29C7">
      <w:pPr>
        <w:pStyle w:val="Stadnartntext"/>
      </w:pPr>
      <w:r>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B226CD" w:rsidP="008756E0">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w:r w:rsidR="00790D7E">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p>
    <w:p w14:paraId="41923492" w14:textId="18FEF8F0" w:rsidR="00E70450" w:rsidRDefault="00E70450" w:rsidP="00BD5CB6">
      <w:pPr>
        <w:pStyle w:val="Stadnartntext"/>
        <w:rPr>
          <w:rFonts w:eastAsiaTheme="minorEastAsia"/>
        </w:rPr>
      </w:pPr>
      <w:r>
        <w:rPr>
          <w:rFonts w:eastAsiaTheme="minorEastAsia"/>
        </w:rPr>
        <w:t>Následující příklad scény</w:t>
      </w:r>
      <w:r w:rsidR="007C762C">
        <w:rPr>
          <w:rFonts w:eastAsiaTheme="minorEastAsia"/>
        </w:rPr>
        <w:t xml:space="preserve"> (</w:t>
      </w:r>
      <w:r w:rsidR="00AA7C80">
        <w:rPr>
          <w:rFonts w:eastAsiaTheme="minorEastAsia"/>
        </w:rPr>
        <w:t>S</w:t>
      </w:r>
      <w:r w:rsidR="00AA7C80">
        <w:rPr>
          <w:rFonts w:eastAsiaTheme="minorEastAsia"/>
          <w:vertAlign w:val="subscript"/>
        </w:rPr>
        <w:t>1</w:t>
      </w:r>
      <w:r w:rsidR="007C762C">
        <w:rPr>
          <w:rFonts w:eastAsiaTheme="minorEastAsia"/>
        </w:rPr>
        <w:t>)</w:t>
      </w:r>
      <w:r>
        <w:rPr>
          <w:rFonts w:eastAsiaTheme="minorEastAsia"/>
        </w:rPr>
        <w:t xml:space="preserve"> představuje prostor, ve kterém jsou zobrazeny a dodrženy všechny sledované vlastnosti.</w:t>
      </w:r>
    </w:p>
    <w:p w14:paraId="6802DFAC" w14:textId="173D60E3" w:rsidR="00E70450" w:rsidRPr="00E70450" w:rsidRDefault="00B226CD" w:rsidP="008756E0">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FC3E70E" w14:textId="3843489A" w:rsidR="007C762C" w:rsidRPr="007C762C" w:rsidRDefault="00012722" w:rsidP="008756E0">
      <w:pPr>
        <w:pStyle w:val="CAPITION"/>
      </w:pPr>
      <w:r>
        <w:t>Rov.</w:t>
      </w:r>
      <w:r w:rsidR="00E70450">
        <w:t xml:space="preserve"> </w:t>
      </w:r>
      <w:r>
        <w:fldChar w:fldCharType="begin"/>
      </w:r>
      <w:r>
        <w:instrText xml:space="preserve"> SEQ Rov. \* ARABIC </w:instrText>
      </w:r>
      <w:r>
        <w:fldChar w:fldCharType="separate"/>
      </w:r>
      <w:r>
        <w:rPr>
          <w:noProof/>
        </w:rPr>
        <w:t>10</w:t>
      </w:r>
      <w:r>
        <w:fldChar w:fldCharType="end"/>
      </w:r>
      <w:r w:rsidR="0070200F">
        <w:t xml:space="preserve"> příklad vstupního prostoru</w:t>
      </w:r>
    </w:p>
    <w:p w14:paraId="35EF1F10" w14:textId="41A89F3E" w:rsidR="00AA7C80" w:rsidRPr="00AA7C80" w:rsidRDefault="008756E0" w:rsidP="00AA7C80">
      <w:pPr>
        <w:pStyle w:val="Stadnartntext"/>
        <w:ind w:firstLine="708"/>
      </w:pPr>
      <w:r>
        <w:t xml:space="preserve">Pro přehled je v </w:t>
      </w:r>
      <w:r w:rsidR="00AA7C80">
        <w:t xml:space="preserve">této kapitole připraven </w:t>
      </w:r>
      <w:r w:rsidR="00383B56">
        <w:t>výčet</w:t>
      </w:r>
      <w:r w:rsidR="00AA7C80">
        <w:t xml:space="preserve"> matic, které vyjadřují sledované vlastnosti.</w:t>
      </w:r>
    </w:p>
    <w:p w14:paraId="5755B24D" w14:textId="1D02AA00" w:rsidR="00083C0C" w:rsidRPr="00AA7C80" w:rsidRDefault="00B226CD" w:rsidP="00544347">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m:rPr>
                      <m:sty m:val="bi"/>
                    </m:rP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AA7C80">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a</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2b</m:t>
            </m:r>
          </m:sub>
        </m:sSub>
        <m:r>
          <w:rPr>
            <w:rFonts w:ascii="Cambria Math" w:eastAsiaTheme="minorEastAsia" w:hAnsi="Cambria Math"/>
          </w:rPr>
          <m:t>=</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3</m:t>
                  </m:r>
                </m:e>
                <m:e>
                  <m:r>
                    <w:rPr>
                      <w:rFonts w:ascii="Cambria Math" w:eastAsiaTheme="minorEastAsia" w:hAnsi="Cambria Math"/>
                    </w:rPr>
                    <m:t>0</m:t>
                  </m:r>
                  <m:ctrlPr>
                    <w:rPr>
                      <w:rFonts w:ascii="Cambria Math" w:eastAsia="Cambria Math" w:hAnsi="Cambria Math" w:cs="Cambria Math"/>
                      <w:i/>
                    </w:rPr>
                  </m:ctrlPr>
                </m:e>
              </m:mr>
              <m:mr>
                <m:e>
                  <m:r>
                    <w:rPr>
                      <w:rFonts w:ascii="Cambria Math" w:eastAsiaTheme="minorEastAsia" w:hAnsi="Cambria Math"/>
                    </w:rPr>
                    <m:t>1</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e>
              </m:mr>
            </m:m>
          </m:e>
        </m:d>
      </m:oMath>
    </w:p>
    <w:p w14:paraId="40269CA2" w14:textId="026881E3" w:rsidR="00287258" w:rsidRDefault="00DD3553" w:rsidP="00DD3553">
      <w:pPr>
        <w:pStyle w:val="Heading3"/>
      </w:pPr>
      <w:bookmarkStart w:id="48" w:name="_Toc3812571"/>
      <w:r>
        <w:t>Jednotkové testování</w:t>
      </w:r>
      <w:bookmarkEnd w:id="48"/>
    </w:p>
    <w:p w14:paraId="5381BF4C" w14:textId="2BBF9584" w:rsidR="00DD3553" w:rsidRDefault="00DD3553" w:rsidP="00DD3553">
      <w:pPr>
        <w:pStyle w:val="Stadnartntext"/>
        <w:ind w:firstLine="708"/>
      </w:pPr>
      <w:r>
        <w:t xml:space="preserve">V první fázi testování bylo ověřováno zda-li dokáže algoritmus replikovat konkrétní vlastnosti v jednoduchém prostoru, který není rušen kontextem ostatních objektů. Tento prostor je definovaný jako matice </w:t>
      </w:r>
      <w:r w:rsidR="009A6689">
        <w:t>[</w:t>
      </w:r>
      <w:r>
        <w:t>M</w:t>
      </w:r>
      <w:r>
        <w:rPr>
          <w:vertAlign w:val="subscript"/>
        </w:rPr>
        <w:t>1</w:t>
      </w:r>
      <w:r w:rsidR="009A6689">
        <w:t>]</w:t>
      </w:r>
      <w:r>
        <w:t xml:space="preserve"> velikosti </w:t>
      </w:r>
      <m:oMath>
        <m:r>
          <w:rPr>
            <w:rFonts w:ascii="Cambria Math" w:hAnsi="Cambria Math"/>
          </w:rPr>
          <m:t>10 ×10</m:t>
        </m:r>
      </m:oMath>
      <w:r>
        <w:t>, po jejmíž obvodu se nachází objekt třídy 1 to znamená zeď.</w:t>
      </w:r>
    </w:p>
    <w:p w14:paraId="4E036FF2" w14:textId="66E4EDD1" w:rsidR="00DD3553" w:rsidRDefault="00DD3553" w:rsidP="00DD3553">
      <w:pPr>
        <w:pStyle w:val="Stadnartntext"/>
        <w:ind w:firstLine="708"/>
      </w:pPr>
      <w:r>
        <w:t>Rovněž bylo ověřováno</w:t>
      </w:r>
      <w:r w:rsidR="00383B56">
        <w:t>,</w:t>
      </w:r>
      <w:r>
        <w:t xml:space="preserve"> zda-li jsou naučené vlastnosti replikovatelné i v jiných prostorech, než na kterých se algoritmu učil. K tomuto účelu byla vytvořen prostor matice </w:t>
      </w:r>
      <w:r w:rsidR="009A6689">
        <w:t>[</w:t>
      </w:r>
      <w:r>
        <w:t>M</w:t>
      </w:r>
      <w:r>
        <w:rPr>
          <w:vertAlign w:val="subscript"/>
        </w:rPr>
        <w:t>2</w:t>
      </w:r>
      <w:r w:rsidR="009A6689">
        <w:t>]</w:t>
      </w:r>
      <w:r>
        <w:t>.</w:t>
      </w:r>
      <w:r w:rsidR="006D64FD">
        <w:t xml:space="preserve"> </w:t>
      </w:r>
    </w:p>
    <w:p w14:paraId="42A713A3" w14:textId="2C7A64D6" w:rsidR="00A9690B" w:rsidRDefault="006D64FD" w:rsidP="00F51537">
      <w:pPr>
        <w:pStyle w:val="Obrzek"/>
      </w:pPr>
      <w:r w:rsidRPr="006D64FD">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1F65FF7" w:rsidR="006D64FD" w:rsidRPr="00A9690B" w:rsidRDefault="00F51537" w:rsidP="00F51537">
      <w:pPr>
        <w:pStyle w:val="Caption"/>
      </w:pPr>
      <w:r>
        <w:t xml:space="preserve">Obr. </w:t>
      </w:r>
      <w:r>
        <w:fldChar w:fldCharType="begin"/>
      </w:r>
      <w:r>
        <w:instrText xml:space="preserve"> SEQ Obr. \* ARABIC </w:instrText>
      </w:r>
      <w:r>
        <w:fldChar w:fldCharType="separate"/>
      </w:r>
      <w:r w:rsidR="00045669">
        <w:rPr>
          <w:noProof/>
        </w:rPr>
        <w:t>9</w:t>
      </w:r>
      <w:r>
        <w:fldChar w:fldCharType="end"/>
      </w:r>
      <w:r>
        <w:t>: V</w:t>
      </w:r>
      <w:r w:rsidR="00A9690B">
        <w:t>izualizace prostoru M</w:t>
      </w:r>
      <w:r w:rsidR="00A9690B">
        <w:rPr>
          <w:vertAlign w:val="subscript"/>
        </w:rPr>
        <w:t>2</w:t>
      </w:r>
    </w:p>
    <w:p w14:paraId="7953A407" w14:textId="351C9142" w:rsidR="001F715E" w:rsidRDefault="006D4987" w:rsidP="00DD3553">
      <w:pPr>
        <w:pStyle w:val="Heading4"/>
      </w:pPr>
      <w:r>
        <w:t>Hypotéza blízké re</w:t>
      </w:r>
      <w:r w:rsidR="0080227D">
        <w:t>lace</w:t>
      </w:r>
      <w:r w:rsidR="00DD3553">
        <w:t xml:space="preserve"> </w:t>
      </w:r>
      <w:r w:rsidR="009A6689">
        <w:t>[</w:t>
      </w:r>
      <w:r w:rsidR="00DD3553">
        <w:t>X</w:t>
      </w:r>
      <w:r w:rsidR="00DD3553">
        <w:rPr>
          <w:vertAlign w:val="subscript"/>
        </w:rPr>
        <w:t>1</w:t>
      </w:r>
      <w:r w:rsidR="009A6689">
        <w:t>]</w:t>
      </w:r>
      <w:r w:rsidR="00DD3553">
        <w:t xml:space="preserve"> na </w:t>
      </w:r>
      <w:r w:rsidR="009A6689">
        <w:t>[</w:t>
      </w:r>
      <w:r w:rsidR="00DD3553">
        <w:t>M</w:t>
      </w:r>
      <w:r w:rsidR="00DD3553">
        <w:rPr>
          <w:vertAlign w:val="subscript"/>
        </w:rPr>
        <w:t>1</w:t>
      </w:r>
      <w:r w:rsidR="009A6689">
        <w:t>]</w:t>
      </w:r>
    </w:p>
    <w:p w14:paraId="2AC86EE2" w14:textId="5D2200D4" w:rsidR="00DD3553" w:rsidRPr="00383B56" w:rsidRDefault="006D4987" w:rsidP="00DD3553">
      <w:pPr>
        <w:pStyle w:val="Stadnartntext"/>
        <w:ind w:firstLine="708"/>
      </w:pPr>
      <w:r>
        <w:t>V rámci testování se potvrdilo, že algoritmus replikuje těsnou relaci objektů tříd 2 a 3.</w:t>
      </w:r>
      <w:r w:rsidR="00DD3553">
        <w:t xml:space="preserve"> Testování bylo provedeno v prostoru matice </w:t>
      </w:r>
      <w:r w:rsidR="009A6689">
        <w:t>[</w:t>
      </w:r>
      <w:r w:rsidR="00DD3553">
        <w:t>M</w:t>
      </w:r>
      <w:r w:rsidR="00DD3553">
        <w:rPr>
          <w:vertAlign w:val="subscript"/>
        </w:rPr>
        <w:t>1</w:t>
      </w:r>
      <w:r w:rsidR="009A6689">
        <w:t>]</w:t>
      </w:r>
      <w:r w:rsidR="00DD3553">
        <w:t>.</w:t>
      </w:r>
      <w:r w:rsidR="009A6689">
        <w:t xml:space="preserve"> Ze všech 16 vnitřních pozic doplnil algoritmus v rozsahu čtyř iterací židle kolem stolů po vzoru [X</w:t>
      </w:r>
      <w:r w:rsidR="009A6689">
        <w:rPr>
          <w:vertAlign w:val="subscript"/>
        </w:rPr>
        <w:t>1</w:t>
      </w:r>
      <w:r w:rsidR="009A6689">
        <w:t>].</w:t>
      </w:r>
      <w:r w:rsidR="009A6689">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 stoly (přiměřeně od sebe) obkoružil</w:t>
      </w:r>
      <w:r w:rsidR="003D6C8E">
        <w:t xml:space="preserve"> algorit</w:t>
      </w:r>
      <w:r w:rsidR="00383B56">
        <w:t>mus ve všech případech stoly židlemi sledujíce vlastnosti X</w:t>
      </w:r>
      <w:r w:rsidR="00383B56">
        <w:rPr>
          <w:vertAlign w:val="subscript"/>
        </w:rPr>
        <w:t>1</w:t>
      </w:r>
      <w:r w:rsidR="00383B56">
        <w:t xml:space="preserve"> a</w:t>
      </w:r>
      <w:r w:rsidR="00A9690B">
        <w:t xml:space="preserve"> částečně i</w:t>
      </w:r>
      <w:r w:rsidR="00383B56">
        <w:t xml:space="preserve"> X</w:t>
      </w:r>
      <w:r w:rsidR="00383B56">
        <w:rPr>
          <w:vertAlign w:val="subscript"/>
        </w:rPr>
        <w:t>2</w:t>
      </w:r>
      <w:r w:rsidR="00383B56">
        <w:t>.</w:t>
      </w:r>
    </w:p>
    <w:p w14:paraId="0C04E8A8" w14:textId="6F0C79E5" w:rsidR="00DD3553" w:rsidRDefault="0083459A" w:rsidP="00DD3553">
      <w:pPr>
        <w:pStyle w:val="Heading4"/>
      </w:pPr>
      <w:r>
        <w:t>Hypotéza vlastností</w:t>
      </w:r>
      <w:r w:rsidR="00DD3553">
        <w:t xml:space="preserve"> </w:t>
      </w:r>
      <w:r w:rsidR="009A6689">
        <w:t>[</w:t>
      </w:r>
      <w:r w:rsidR="00DD3553">
        <w:t>X</w:t>
      </w:r>
      <w:r w:rsidR="00DD3553">
        <w:rPr>
          <w:vertAlign w:val="subscript"/>
        </w:rPr>
        <w:t>1</w:t>
      </w:r>
      <w:r w:rsidR="009A6689">
        <w:t>]</w:t>
      </w:r>
      <w:r>
        <w:t xml:space="preserve"> a [X</w:t>
      </w:r>
      <w:r>
        <w:rPr>
          <w:vertAlign w:val="subscript"/>
        </w:rPr>
        <w:t>2</w:t>
      </w:r>
      <w:r>
        <w:t>]</w:t>
      </w:r>
      <w:r w:rsidR="00DD3553">
        <w:rPr>
          <w:vertAlign w:val="subscript"/>
        </w:rPr>
        <w:t xml:space="preserve"> </w:t>
      </w:r>
      <w:r w:rsidR="00DD3553">
        <w:t xml:space="preserve">na </w:t>
      </w:r>
      <w:r w:rsidR="009A6689">
        <w:t>[</w:t>
      </w:r>
      <w:r w:rsidR="00DD3553">
        <w:t>M</w:t>
      </w:r>
      <w:r w:rsidR="00DD3553">
        <w:rPr>
          <w:vertAlign w:val="subscript"/>
        </w:rPr>
        <w:t>2</w:t>
      </w:r>
      <w:r w:rsidR="009A6689">
        <w:t>]</w:t>
      </w:r>
      <w:r>
        <w:t xml:space="preserve"> pro větší počet objektů</w:t>
      </w:r>
    </w:p>
    <w:p w14:paraId="72A9AF54" w14:textId="1E2BEEDB" w:rsidR="0083459A" w:rsidRDefault="0083459A" w:rsidP="0083459A">
      <w:pPr>
        <w:pStyle w:val="Stadnartntext"/>
        <w:ind w:firstLine="708"/>
      </w:pPr>
      <w:r>
        <w:t>Pro účely tohoto testování byla zvolena demonstrativní situace (Obrázek 5) založená na [M</w:t>
      </w:r>
      <w:r>
        <w:rPr>
          <w:vertAlign w:val="subscript"/>
        </w:rPr>
        <w:t>2</w:t>
      </w:r>
      <w:r>
        <w:t>]. Celkem bylo spuštěno 30 iterací s cílem umístit objekt třídy 2 dle předpokladu  [X</w:t>
      </w:r>
      <w:r>
        <w:rPr>
          <w:vertAlign w:val="subscript"/>
        </w:rPr>
        <w:t>1</w:t>
      </w:r>
      <w:r>
        <w:t>] a [X</w:t>
      </w:r>
      <w:r>
        <w:rPr>
          <w:vertAlign w:val="subscript"/>
        </w:rPr>
        <w:t>2</w:t>
      </w:r>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lastRenderedPageBreak/>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0AF428B9" w:rsidR="0083459A" w:rsidRDefault="008756E0" w:rsidP="008756E0">
      <w:pPr>
        <w:pStyle w:val="Caption"/>
      </w:pPr>
      <w:r>
        <w:t xml:space="preserve">Obr. </w:t>
      </w:r>
      <w:r>
        <w:fldChar w:fldCharType="begin"/>
      </w:r>
      <w:r>
        <w:instrText xml:space="preserve"> SEQ Obr. \* ARABIC </w:instrText>
      </w:r>
      <w:r>
        <w:fldChar w:fldCharType="separate"/>
      </w:r>
      <w:r w:rsidR="00045669">
        <w:rPr>
          <w:noProof/>
        </w:rPr>
        <w:t>10</w:t>
      </w:r>
      <w:r>
        <w:fldChar w:fldCharType="end"/>
      </w:r>
      <w:r>
        <w:t xml:space="preserve">: </w:t>
      </w:r>
      <w:r w:rsidR="00FE1834">
        <w:t>Vlevo vizualizace výchozí situace</w:t>
      </w:r>
      <w:r w:rsidR="0083459A">
        <w:t xml:space="preserve"> (iterace 0)</w:t>
      </w:r>
      <w:r w:rsidR="00FE1834">
        <w:t>. Vpravo pravděpodobnosti výskytu objektu kategorie 3 tj, židle</w:t>
      </w:r>
    </w:p>
    <w:p w14:paraId="27977CA7" w14:textId="5610CCE7" w:rsidR="00717150" w:rsidRPr="00FE1834" w:rsidRDefault="00FE1834" w:rsidP="00717150">
      <w:pPr>
        <w:pStyle w:val="Stadnartntext"/>
        <w:ind w:firstLine="708"/>
      </w:pPr>
      <w:r>
        <w:t>Až do 18 iterace se algoritmus držel pravidel [X</w:t>
      </w:r>
      <w:r>
        <w:rPr>
          <w:vertAlign w:val="subscript"/>
        </w:rPr>
        <w:t>1</w:t>
      </w:r>
      <w:r>
        <w:t>] a [X</w:t>
      </w:r>
      <w:r>
        <w:rPr>
          <w:vertAlign w:val="subscript"/>
        </w:rPr>
        <w:t>2</w:t>
      </w:r>
      <w:r>
        <w:t xml:space="preserve">] (viz. obrázek 6). </w:t>
      </w:r>
      <w:r w:rsidR="00334F94">
        <w:t>V rámci této výchozí situace lze konstatovat, že algoritmus víceméně upřednostňoval neproblematická místa vzhledem k pravidlu [X</w:t>
      </w:r>
      <w:r w:rsidR="00334F94">
        <w:rPr>
          <w:vertAlign w:val="subscript"/>
        </w:rPr>
        <w:t>2</w:t>
      </w:r>
      <w:r w:rsidR="00334F94">
        <w:t>] (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234726C3" w:rsidR="009A6689" w:rsidRDefault="008756E0" w:rsidP="008756E0">
      <w:pPr>
        <w:pStyle w:val="Caption"/>
      </w:pPr>
      <w:r>
        <w:t xml:space="preserve">Obr. </w:t>
      </w:r>
      <w:r>
        <w:fldChar w:fldCharType="begin"/>
      </w:r>
      <w:r>
        <w:instrText xml:space="preserve"> SEQ Obr. \* ARABIC </w:instrText>
      </w:r>
      <w:r>
        <w:fldChar w:fldCharType="separate"/>
      </w:r>
      <w:r w:rsidR="00045669">
        <w:rPr>
          <w:noProof/>
        </w:rPr>
        <w:t>11</w:t>
      </w:r>
      <w:r>
        <w:fldChar w:fldCharType="end"/>
      </w:r>
      <w:r>
        <w:t xml:space="preserve">: </w:t>
      </w:r>
      <w:r w:rsidR="00FE1834">
        <w:t>Mezistav budování prostoru (iterace 16)</w:t>
      </w:r>
    </w:p>
    <w:p w14:paraId="4DF2D9D3" w14:textId="77763C0E" w:rsidR="001A3266" w:rsidRDefault="00334F94" w:rsidP="001A3266">
      <w:pPr>
        <w:pStyle w:val="Stadnartntext"/>
        <w:ind w:firstLine="708"/>
      </w:pPr>
      <w:r>
        <w:t xml:space="preserve">Od devatenácté iterace </w:t>
      </w:r>
      <w:r w:rsidR="00AB023E">
        <w:t>přestal algoritmus pravidlo [X</w:t>
      </w:r>
      <w:r w:rsidR="00AB023E">
        <w:rPr>
          <w:vertAlign w:val="subscript"/>
        </w:rPr>
        <w:t>2</w:t>
      </w:r>
      <w:r w:rsidR="00AB023E">
        <w:t>] dodržovat a objekty doplňoval pouze na základě pravidla [X</w:t>
      </w:r>
      <w:r w:rsidR="00AB023E">
        <w:rPr>
          <w:vertAlign w:val="subscript"/>
        </w:rPr>
        <w:t>1</w:t>
      </w:r>
      <w:r w:rsidR="00AB023E">
        <w:t>] viz. Obrázek 7.</w:t>
      </w:r>
    </w:p>
    <w:p w14:paraId="749C8D4B" w14:textId="405B7CE9" w:rsidR="00A31129" w:rsidRDefault="00334F94" w:rsidP="00CE582B">
      <w:pPr>
        <w:pStyle w:val="Obrzek"/>
      </w:pPr>
      <w:r w:rsidRPr="00CE582B">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1151F140" w:rsidR="00AB023E" w:rsidRDefault="008756E0" w:rsidP="008756E0">
      <w:pPr>
        <w:pStyle w:val="Caption"/>
      </w:pPr>
      <w:r>
        <w:t xml:space="preserve">Obr. </w:t>
      </w:r>
      <w:r>
        <w:fldChar w:fldCharType="begin"/>
      </w:r>
      <w:r>
        <w:instrText xml:space="preserve"> SEQ Obr. \* ARABIC </w:instrText>
      </w:r>
      <w:r>
        <w:fldChar w:fldCharType="separate"/>
      </w:r>
      <w:r w:rsidR="00045669">
        <w:rPr>
          <w:noProof/>
        </w:rPr>
        <w:t>12</w:t>
      </w:r>
      <w:r>
        <w:fldChar w:fldCharType="end"/>
      </w:r>
      <w:r>
        <w:t xml:space="preserve">: </w:t>
      </w:r>
      <w:r w:rsidR="00AB023E">
        <w:t>Mezistav budování prostoru (iterace 26)</w:t>
      </w:r>
    </w:p>
    <w:p w14:paraId="43657375" w14:textId="7C2872A3" w:rsidR="00AB023E" w:rsidRDefault="00AB023E" w:rsidP="00AB023E">
      <w:pPr>
        <w:pStyle w:val="Stadnartntext"/>
      </w:pPr>
      <w:r>
        <w:tab/>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636404C7" w:rsidR="00A31129" w:rsidRPr="00A31129" w:rsidRDefault="00D6596A" w:rsidP="00CE582B">
      <w:pPr>
        <w:pStyle w:val="Obrzek"/>
      </w:pPr>
      <w:r>
        <w:lastRenderedPageBreak/>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F571406" w14:textId="4F1DD7EA" w:rsidR="00DD3553" w:rsidRDefault="00DD3553" w:rsidP="00DD3553">
      <w:pPr>
        <w:pStyle w:val="Heading4"/>
      </w:pPr>
      <w:r>
        <w:t xml:space="preserve"> Hypot</w:t>
      </w:r>
      <w:r>
        <w:rPr>
          <w:lang w:val="en-US"/>
        </w:rPr>
        <w:t xml:space="preserve">éza speciální vlastnosti </w:t>
      </w:r>
      <w:r w:rsidR="009A6689">
        <w:rPr>
          <w:lang w:val="en-US"/>
        </w:rPr>
        <w:t>[</w:t>
      </w:r>
      <w:r>
        <w:rPr>
          <w:lang w:val="en-US"/>
        </w:rPr>
        <w:t>X</w:t>
      </w:r>
      <w:r>
        <w:rPr>
          <w:vertAlign w:val="subscript"/>
          <w:lang w:val="en-US"/>
        </w:rPr>
        <w:t>2</w:t>
      </w:r>
      <w:r w:rsidR="00AA7C80">
        <w:rPr>
          <w:vertAlign w:val="subscript"/>
          <w:lang w:val="en-US"/>
        </w:rPr>
        <w:t>a</w:t>
      </w:r>
      <w:r w:rsidR="009A6689">
        <w:rPr>
          <w:lang w:val="en-US"/>
        </w:rPr>
        <w:t>]</w:t>
      </w:r>
      <w:r w:rsidR="00AA7C80">
        <w:rPr>
          <w:lang w:val="en-US"/>
        </w:rPr>
        <w:t xml:space="preserve"> a </w:t>
      </w:r>
      <w:r w:rsidR="00AA7C80">
        <w:t>[X</w:t>
      </w:r>
      <w:r w:rsidR="00AA7C80">
        <w:rPr>
          <w:vertAlign w:val="subscript"/>
        </w:rPr>
        <w:t>2b</w:t>
      </w:r>
      <w:r w:rsidR="00AA7C80">
        <w:t>]</w:t>
      </w:r>
      <w:r w:rsidR="009A6689">
        <w:rPr>
          <w:vertAlign w:val="subscript"/>
          <w:lang w:val="en-US"/>
        </w:rPr>
        <w:t xml:space="preserve"> </w:t>
      </w:r>
      <w:r w:rsidR="009A6689">
        <w:rPr>
          <w:lang w:val="en-US"/>
        </w:rPr>
        <w:t>na [M</w:t>
      </w:r>
      <w:r w:rsidR="009A6689">
        <w:rPr>
          <w:vertAlign w:val="subscript"/>
          <w:lang w:val="en-US"/>
        </w:rPr>
        <w:t>1</w:t>
      </w:r>
      <w:r w:rsidR="009A6689">
        <w:rPr>
          <w:lang w:val="en-US"/>
        </w:rPr>
        <w:t>]</w:t>
      </w:r>
    </w:p>
    <w:p w14:paraId="565225D1" w14:textId="02ECB8BD" w:rsidR="00383B56" w:rsidRDefault="009A6689" w:rsidP="006D4987">
      <w:pPr>
        <w:pStyle w:val="Stadnartntext"/>
        <w:ind w:firstLine="708"/>
      </w:pPr>
      <w:r>
        <w:t>Pro test vlastnosti [X</w:t>
      </w:r>
      <w:r>
        <w:rPr>
          <w:vertAlign w:val="subscript"/>
        </w:rPr>
        <w:t>2</w:t>
      </w:r>
      <w:r>
        <w:t>] byly stoly umístěny objednu pozici od obvodového zdiva. Vznikl tak čtverec, který je na [M</w:t>
      </w:r>
      <w:r>
        <w:rPr>
          <w:vertAlign w:val="subscript"/>
        </w:rPr>
        <w:t>1</w:t>
      </w:r>
      <w:r>
        <w:t>] vytyčen pozicemi [3,3], [3,8], [8,3], [8,8].</w:t>
      </w:r>
      <w:r w:rsidR="00AA7C80">
        <w:t xml:space="preserve"> Celkem vzniklo v </w:t>
      </w:r>
      <w:r w:rsidR="00012532">
        <w:t>[</w:t>
      </w:r>
      <w:r w:rsidR="00AA7C80">
        <w:t>M</w:t>
      </w:r>
      <w:r w:rsidR="00AA7C80">
        <w:rPr>
          <w:vertAlign w:val="subscript"/>
        </w:rPr>
        <w:t>1</w:t>
      </w:r>
      <w:r w:rsidR="00012532">
        <w:t>]</w:t>
      </w:r>
      <w:r w:rsidR="00AA7C80">
        <w:t xml:space="preserve"> dvacet testovacích pozic.</w:t>
      </w:r>
      <w:r>
        <w:t xml:space="preserve"> V rozsahu tří iterací umístil algoritmus židle kolem stolu po vzoru </w:t>
      </w:r>
      <w:r w:rsidR="00012532">
        <w:t>[</w:t>
      </w:r>
      <w:r>
        <w:t>X</w:t>
      </w:r>
      <w:r>
        <w:rPr>
          <w:vertAlign w:val="subscript"/>
        </w:rPr>
        <w:t>2</w:t>
      </w:r>
      <w:r w:rsidR="00012532">
        <w:t>]</w:t>
      </w:r>
      <w:r>
        <w:t xml:space="preserve"> ve všech případech. Při čtvrté iteraci došlo obvykle k tomu, že </w:t>
      </w:r>
      <w:r w:rsidR="00AA7C80">
        <w:t xml:space="preserve">nejpravděpodobnější pozice byla </w:t>
      </w:r>
      <w:r w:rsidR="00012532">
        <w:t>dle pravidla</w:t>
      </w:r>
      <w:r w:rsidR="00AA7C80">
        <w:t xml:space="preserve"> </w:t>
      </w:r>
      <w:r w:rsidR="00012532">
        <w:t>[</w:t>
      </w:r>
      <w:r w:rsidR="00AA7C80">
        <w:t>X</w:t>
      </w:r>
      <w:r w:rsidR="00AA7C80">
        <w:rPr>
          <w:vertAlign w:val="subscript"/>
        </w:rPr>
        <w:t>1</w:t>
      </w:r>
      <w:r w:rsidR="00012532">
        <w:t>]</w:t>
      </w:r>
      <w:r w:rsidR="00AA7C80">
        <w:t xml:space="preserve"> predikována ke zdi. Pouze v šesti případech z celkových dvaceti umístil algoritmus čtvrtou židli do volného prostoru. V ostatních případech doplnil vlastnost </w:t>
      </w:r>
      <w:r w:rsidR="00012532">
        <w:t>[</w:t>
      </w:r>
      <w:r w:rsidR="00AA7C80">
        <w:t>X</w:t>
      </w:r>
      <w:r w:rsidR="00AA7C80">
        <w:rPr>
          <w:vertAlign w:val="subscript"/>
        </w:rPr>
        <w:t>2</w:t>
      </w:r>
      <w:r w:rsidR="00012532">
        <w:t>]</w:t>
      </w:r>
      <w:r w:rsidR="00AA7C80">
        <w:rPr>
          <w:vertAlign w:val="subscript"/>
        </w:rPr>
        <w:t xml:space="preserve"> </w:t>
      </w:r>
      <w:r w:rsidR="00AA7C80">
        <w:t xml:space="preserve">vlastností </w:t>
      </w:r>
      <w:r w:rsidR="00012532">
        <w:t>[</w:t>
      </w:r>
      <w:r w:rsidR="00AA7C80">
        <w:t>X</w:t>
      </w:r>
      <w:r w:rsidR="00AA7C80">
        <w:rPr>
          <w:vertAlign w:val="subscript"/>
        </w:rPr>
        <w:t>1</w:t>
      </w:r>
      <w:r w:rsidR="00012532">
        <w:t>]</w:t>
      </w:r>
      <w:r w:rsidR="00AA7C80">
        <w:t>, což se dá při čtvrté itrac</w:t>
      </w:r>
      <w:r w:rsidR="00012532">
        <w:t>i</w:t>
      </w:r>
      <w:r w:rsidR="00AA7C80">
        <w:t xml:space="preserve"> v podstatě identifikovat jako pozitivn</w:t>
      </w:r>
      <w:r w:rsidR="008756E0">
        <w:t>í jev.</w:t>
      </w:r>
    </w:p>
    <w:p w14:paraId="3F6CEB56" w14:textId="6949FD9D" w:rsidR="007B72C8" w:rsidRDefault="007B72C8" w:rsidP="007B72C8">
      <w:pPr>
        <w:pStyle w:val="Heading4"/>
        <w:rPr>
          <w:lang w:val="en-US"/>
        </w:rPr>
      </w:pPr>
      <w:r>
        <w:t>Hypotéza vlastnosti [X</w:t>
      </w:r>
      <w:r>
        <w:rPr>
          <w:vertAlign w:val="subscript"/>
        </w:rPr>
        <w:t>3</w:t>
      </w:r>
      <w:r>
        <w:t>]</w:t>
      </w:r>
      <w:r>
        <w:rPr>
          <w:lang w:val="en-US"/>
        </w:rPr>
        <w:t xml:space="preserve"> na [M</w:t>
      </w:r>
      <w:r>
        <w:rPr>
          <w:vertAlign w:val="subscript"/>
          <w:lang w:val="en-US"/>
        </w:rPr>
        <w:t>1</w:t>
      </w:r>
      <w:r>
        <w:rPr>
          <w:lang w:val="en-US"/>
        </w:rPr>
        <w:t>]</w:t>
      </w:r>
    </w:p>
    <w:p w14:paraId="56934D9F" w14:textId="0B622D6D" w:rsidR="007B72C8" w:rsidRPr="007B72C8" w:rsidRDefault="007B72C8" w:rsidP="007B72C8">
      <w:pPr>
        <w:pStyle w:val="Stadnartntext"/>
        <w:ind w:firstLine="708"/>
      </w:pPr>
      <w:r>
        <w:rPr>
          <w:lang w:val="en-US"/>
        </w:rPr>
        <w:t>Tato hypot</w:t>
      </w:r>
      <w:r>
        <w:t xml:space="preserve">éza předpokládá, že se objekt třídy 4, to znamená skříň bude stavět ke stěně </w:t>
      </w:r>
    </w:p>
    <w:p w14:paraId="073C5E63" w14:textId="08EF09AE" w:rsidR="007B72C8" w:rsidRDefault="007B72C8" w:rsidP="008756E0">
      <w:pPr>
        <w:pStyle w:val="Obrzek"/>
      </w:pPr>
      <w:r w:rsidRPr="008756E0">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55530B63" w14:textId="77777777" w:rsidR="007B72C8" w:rsidRDefault="007B72C8" w:rsidP="007B72C8">
      <w:pPr>
        <w:pStyle w:val="Stadnartntext"/>
        <w:ind w:firstLine="708"/>
        <w:jc w:val="center"/>
      </w:pPr>
    </w:p>
    <w:p w14:paraId="08421808" w14:textId="7BD1748B" w:rsidR="00383B56" w:rsidRDefault="00383B56" w:rsidP="00383B56">
      <w:pPr>
        <w:pStyle w:val="Heading3"/>
      </w:pPr>
      <w:r>
        <w:t xml:space="preserve"> </w:t>
      </w:r>
      <w:bookmarkStart w:id="49" w:name="_Toc3812572"/>
      <w:r>
        <w:t>Integrační testování</w:t>
      </w:r>
      <w:bookmarkEnd w:id="49"/>
    </w:p>
    <w:p w14:paraId="75618107" w14:textId="643FDA5C" w:rsidR="00AA27F0" w:rsidRPr="006D4987" w:rsidRDefault="00383B56" w:rsidP="0070200F">
      <w:pPr>
        <w:pStyle w:val="Stadnartn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objektů.  </w:t>
      </w:r>
      <w:r w:rsidR="00A9690B">
        <w:t>Tyto testy jsou prezentovány na [M</w:t>
      </w:r>
      <w:r w:rsidR="00A9690B">
        <w:rPr>
          <w:vertAlign w:val="subscript"/>
        </w:rPr>
        <w:t>2</w:t>
      </w:r>
      <w:r w:rsidR="00A9690B">
        <w:t xml:space="preserve">], protože je prostorově zajímavější. </w:t>
      </w:r>
    </w:p>
    <w:p w14:paraId="68DA6A43" w14:textId="7464A8EF" w:rsidR="00215DDE" w:rsidRPr="00215DDE" w:rsidRDefault="00215DDE" w:rsidP="00215DDE">
      <w:pPr>
        <w:pStyle w:val="Heading2"/>
      </w:pPr>
      <w:bookmarkStart w:id="50" w:name="_Toc3812573"/>
      <w:r>
        <w:lastRenderedPageBreak/>
        <w:t>Návrhy pro zlepšení algoritmu</w:t>
      </w:r>
      <w:bookmarkEnd w:id="50"/>
    </w:p>
    <w:p w14:paraId="4322D8F4" w14:textId="624ABD1C" w:rsidR="0054232F" w:rsidRDefault="00604C52" w:rsidP="008756E0">
      <w:pPr>
        <w:pStyle w:val="Stadnartntext"/>
        <w:ind w:firstLine="432"/>
      </w:pPr>
      <w:r>
        <w:t>Spojitost, konvoluce? Specifické žánry?</w:t>
      </w:r>
      <w:r w:rsidR="00E76E4B">
        <w:t xml:space="preserve"> Natrénování na různých prostorech. </w:t>
      </w:r>
      <w:r w:rsidR="00717150">
        <w:t>Našěptávač pozice.</w:t>
      </w:r>
    </w:p>
    <w:p w14:paraId="2AE9DD89" w14:textId="5D85C36B" w:rsidR="0054232F" w:rsidRDefault="00215DDE" w:rsidP="0054232F">
      <w:pPr>
        <w:pStyle w:val="Heading1"/>
      </w:pPr>
      <w:bookmarkStart w:id="51" w:name="_Toc3812574"/>
      <w:r>
        <w:lastRenderedPageBreak/>
        <w:t>Závěr</w:t>
      </w:r>
      <w:bookmarkEnd w:id="51"/>
    </w:p>
    <w:p w14:paraId="46698192" w14:textId="54085F3F" w:rsidR="00A61949" w:rsidRDefault="00A61949" w:rsidP="00B462D3">
      <w:pPr>
        <w:pStyle w:val="Stadnartntext"/>
      </w:pPr>
      <w:r>
        <w:t xml:space="preserve">...bylo představil pozoruhodnou oblast, kde se metody strojového učení prakticky aplikují na generování obsahu.  </w:t>
      </w:r>
    </w:p>
    <w:p w14:paraId="79C313B8" w14:textId="589F757C" w:rsidR="00A61949" w:rsidRDefault="00A61949" w:rsidP="00A61949">
      <w:pPr>
        <w:pStyle w:val="Stadnartn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a jinými</w:t>
      </w:r>
      <w:r>
        <w:t xml:space="preserve"> </w:t>
      </w:r>
      <w:r w:rsidR="001662B2">
        <w:t>architekturami.</w:t>
      </w:r>
      <w:r>
        <w:t xml:space="preserve"> 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EB0B9D">
        <w:t xml:space="preserve">Principielně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B462D3">
        <w:t xml:space="preserve"> Omezení, které se s tímto pojí byly konstatovány v průběhu práce. </w:t>
      </w:r>
      <w:r w:rsidR="00EB0B9D">
        <w:t xml:space="preserve"> </w:t>
      </w:r>
      <w:r>
        <w:t xml:space="preserve">  </w:t>
      </w:r>
    </w:p>
    <w:p w14:paraId="786AFBCC" w14:textId="30575D36" w:rsidR="00312F03" w:rsidRDefault="00312F03" w:rsidP="00A61949">
      <w:pPr>
        <w:pStyle w:val="Stadnartntext"/>
      </w:pPr>
    </w:p>
    <w:p w14:paraId="229FA4CE" w14:textId="0432D8DF" w:rsidR="00312F03" w:rsidRDefault="00312F03" w:rsidP="00312F03">
      <w:pPr>
        <w:pStyle w:val="Heading1"/>
      </w:pPr>
      <w:r>
        <w:lastRenderedPageBreak/>
        <w:t>Seznam použité literatury</w:t>
      </w:r>
    </w:p>
    <w:p w14:paraId="1355496A" w14:textId="77777777" w:rsidR="00C836E9" w:rsidRPr="00C836E9" w:rsidRDefault="00C836E9" w:rsidP="00C836E9">
      <w:pPr>
        <w:pStyle w:val="Stadnartntext"/>
      </w:pPr>
      <w:r>
        <w:fldChar w:fldCharType="begin"/>
      </w:r>
      <w:r>
        <w:instrText xml:space="preserve"> ADDIN ZOTERO_BIBL {"uncited":[],"omitted":[],"custom":[]} CSL_BIBLIOGRAPHY </w:instrText>
      </w:r>
      <w:r>
        <w:fldChar w:fldCharType="separate"/>
      </w:r>
      <w:r w:rsidRPr="00C836E9">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49EE283F" w14:textId="098842DD" w:rsidR="00C836E9" w:rsidRPr="00C836E9" w:rsidRDefault="00C836E9" w:rsidP="00C836E9">
      <w:pPr>
        <w:pStyle w:val="Stadnartntext"/>
      </w:pPr>
      <w:r w:rsidRPr="00C836E9">
        <w:t xml:space="preserve">BECKHAM, Christopher a Christopher PAL, 2017. A step towards procedural terrain generation with GANs. </w:t>
      </w:r>
      <w:r w:rsidRPr="00C836E9">
        <w:rPr>
          <w:i/>
          <w:iCs/>
        </w:rPr>
        <w:t>arXiv:1707.03383 [cs, stat]</w:t>
      </w:r>
      <w:r w:rsidRPr="00C836E9">
        <w:t xml:space="preserve"> [online]. [vid. 2019-03-15]. Dostupné z: http://arxiv.org/abs/1707.03383</w:t>
      </w:r>
    </w:p>
    <w:p w14:paraId="508AD054" w14:textId="77777777" w:rsidR="00C836E9" w:rsidRPr="00C836E9" w:rsidRDefault="00C836E9" w:rsidP="00C836E9">
      <w:pPr>
        <w:pStyle w:val="Bibliography"/>
        <w:rPr>
          <w:rFonts w:ascii="Calibri" w:hAnsi="Calibri"/>
        </w:rPr>
      </w:pPr>
      <w:r w:rsidRPr="00C836E9">
        <w:rPr>
          <w:rFonts w:ascii="Calibri" w:hAnsi="Calibri"/>
        </w:rPr>
        <w:t xml:space="preserve">BHANDARE, Ashwin, Maithili BHIDE, Pranav GOKHALE a Rohan CHANDAVARKAR, 2016. Applications of Convolutional Neural Networks. </w:t>
      </w:r>
      <w:r w:rsidRPr="00C836E9">
        <w:rPr>
          <w:rFonts w:ascii="Calibri" w:hAnsi="Calibri"/>
          <w:b/>
          <w:bCs/>
        </w:rPr>
        <w:t>7</w:t>
      </w:r>
      <w:r w:rsidRPr="00C836E9">
        <w:rPr>
          <w:rFonts w:ascii="Calibri" w:hAnsi="Calibri"/>
        </w:rPr>
        <w:t xml:space="preserve">, 10. </w:t>
      </w:r>
    </w:p>
    <w:p w14:paraId="7866FF61" w14:textId="77777777" w:rsidR="00C836E9" w:rsidRPr="00C836E9" w:rsidRDefault="00C836E9" w:rsidP="00C836E9">
      <w:pPr>
        <w:pStyle w:val="Bibliography"/>
        <w:rPr>
          <w:rFonts w:ascii="Calibri" w:hAnsi="Calibri"/>
        </w:rPr>
      </w:pPr>
      <w:r w:rsidRPr="00C836E9">
        <w:rPr>
          <w:rFonts w:ascii="Calibri" w:hAnsi="Calibri"/>
        </w:rPr>
        <w:t>CARLI, D. M. D., F. BEVILACQUA, C. T. POZZER a M. C. DORNELLAS, 2011. A Survey of Procedural Content Generation Techniques Suitable to Game Development. In: </w:t>
      </w:r>
      <w:r w:rsidRPr="00C836E9">
        <w:rPr>
          <w:rFonts w:ascii="Calibri" w:hAnsi="Calibri"/>
          <w:i/>
          <w:iCs/>
        </w:rPr>
        <w:t>2011 Brazilian Symposium on Games and Digital Entertainment</w:t>
      </w:r>
      <w:r w:rsidRPr="00C836E9">
        <w:rPr>
          <w:rFonts w:ascii="Calibri" w:hAnsi="Calibri"/>
        </w:rPr>
        <w:t xml:space="preserve">: </w:t>
      </w:r>
      <w:r w:rsidRPr="00C836E9">
        <w:rPr>
          <w:rFonts w:ascii="Calibri" w:hAnsi="Calibri"/>
          <w:i/>
          <w:iCs/>
        </w:rPr>
        <w:t>2011 Brazilian Symposium on Games and Digital Entertainment</w:t>
      </w:r>
      <w:r w:rsidRPr="00C836E9">
        <w:rPr>
          <w:rFonts w:ascii="Calibri" w:hAnsi="Calibri"/>
        </w:rPr>
        <w:t xml:space="preserve"> [online]. s. 26–35. Dostupné z: doi:10.1109/SBGAMES.2011.15</w:t>
      </w:r>
    </w:p>
    <w:p w14:paraId="2260166A" w14:textId="77777777" w:rsidR="00C836E9" w:rsidRPr="00C836E9" w:rsidRDefault="00C836E9" w:rsidP="00C836E9">
      <w:pPr>
        <w:pStyle w:val="Bibliography"/>
        <w:rPr>
          <w:rFonts w:ascii="Calibri" w:hAnsi="Calibri"/>
        </w:rPr>
      </w:pPr>
      <w:r w:rsidRPr="00C836E9">
        <w:rPr>
          <w:rFonts w:ascii="Calibri" w:hAnsi="Calibri"/>
        </w:rPr>
        <w:t xml:space="preserve">FISHER, Matthew, Daniel RITCHIE, Manolis SAVVA, Thomas FUNKHOUSER a Pat HANRAHAN, 2012. Example-based synthesis of 3D object arrangements. </w:t>
      </w:r>
      <w:r w:rsidRPr="00C836E9">
        <w:rPr>
          <w:rFonts w:ascii="Calibri" w:hAnsi="Calibri"/>
          <w:i/>
          <w:iCs/>
        </w:rPr>
        <w:t>ACM Transactions on Graphics</w:t>
      </w:r>
      <w:r w:rsidRPr="00C836E9">
        <w:rPr>
          <w:rFonts w:ascii="Calibri" w:hAnsi="Calibri"/>
        </w:rPr>
        <w:t xml:space="preserve"> [online]. </w:t>
      </w:r>
      <w:r w:rsidRPr="00C836E9">
        <w:rPr>
          <w:rFonts w:ascii="Calibri" w:hAnsi="Calibri"/>
          <w:b/>
          <w:bCs/>
        </w:rPr>
        <w:t>31</w:t>
      </w:r>
      <w:r w:rsidRPr="00C836E9">
        <w:rPr>
          <w:rFonts w:ascii="Calibri" w:hAnsi="Calibri"/>
        </w:rPr>
        <w:t>(6), 1. ISSN 07300301. Dostupné z: doi:10.1145/2366145.2366154</w:t>
      </w:r>
    </w:p>
    <w:p w14:paraId="5B48A2D1" w14:textId="77777777" w:rsidR="00C836E9" w:rsidRPr="00C836E9" w:rsidRDefault="00C836E9" w:rsidP="00C836E9">
      <w:pPr>
        <w:pStyle w:val="Bibliography"/>
        <w:rPr>
          <w:rFonts w:ascii="Calibri" w:hAnsi="Calibri"/>
        </w:rPr>
      </w:pPr>
      <w:r w:rsidRPr="00C836E9">
        <w:rPr>
          <w:rFonts w:ascii="Calibri" w:hAnsi="Calibri"/>
        </w:rPr>
        <w:t xml:space="preserve">GAGNIUS, Paul, 2017. </w:t>
      </w:r>
      <w:r w:rsidRPr="00C836E9">
        <w:rPr>
          <w:rFonts w:ascii="Calibri" w:hAnsi="Calibri"/>
          <w:i/>
          <w:iCs/>
        </w:rPr>
        <w:t>Markov Chains: From Theory to Implementation and Experimentation</w:t>
      </w:r>
      <w:r w:rsidRPr="00C836E9">
        <w:rPr>
          <w:rFonts w:ascii="Calibri" w:hAnsi="Calibri"/>
        </w:rPr>
        <w:t xml:space="preserve">. B.m.: Wiley-Blackwell. ISBN 1-119-38755-8. </w:t>
      </w:r>
    </w:p>
    <w:p w14:paraId="0C9B229E" w14:textId="77777777" w:rsidR="00C836E9" w:rsidRPr="00C836E9" w:rsidRDefault="00C836E9" w:rsidP="00C836E9">
      <w:pPr>
        <w:pStyle w:val="Bibliography"/>
        <w:rPr>
          <w:rFonts w:ascii="Calibri" w:hAnsi="Calibri"/>
        </w:rPr>
      </w:pPr>
      <w:r w:rsidRPr="00C836E9">
        <w:rPr>
          <w:rFonts w:ascii="Calibri" w:hAnsi="Calibri"/>
        </w:rPr>
        <w:t xml:space="preserve">GIACOMELLO, Edoardo, Pier Luca LANZI a Daniele LOIACONO, 2018. DOOM Level Generation using Generative Adversarial Networks. </w:t>
      </w:r>
      <w:r w:rsidRPr="00C836E9">
        <w:rPr>
          <w:rFonts w:ascii="Calibri" w:hAnsi="Calibri"/>
          <w:i/>
          <w:iCs/>
        </w:rPr>
        <w:t>arXiv:1804.09154 [cs, stat]</w:t>
      </w:r>
      <w:r w:rsidRPr="00C836E9">
        <w:rPr>
          <w:rFonts w:ascii="Calibri" w:hAnsi="Calibri"/>
        </w:rPr>
        <w:t xml:space="preserve"> [online]. [vid. 2018-06-14]. Dostupné z: http://arxiv.org/abs/1804.09154</w:t>
      </w:r>
    </w:p>
    <w:p w14:paraId="368BB016" w14:textId="77777777" w:rsidR="00C836E9" w:rsidRPr="00C836E9" w:rsidRDefault="00C836E9" w:rsidP="00C836E9">
      <w:pPr>
        <w:pStyle w:val="Bibliography"/>
        <w:rPr>
          <w:rFonts w:ascii="Calibri" w:hAnsi="Calibri"/>
        </w:rPr>
      </w:pPr>
      <w:r w:rsidRPr="00C836E9">
        <w:rPr>
          <w:rFonts w:ascii="Calibri" w:hAnsi="Calibri"/>
        </w:rPr>
        <w:t xml:space="preserve">GLOROT, Xavier, Antoine BORDES a Yoshua BENGIO, 2011. Deep Sparse Rectiﬁer Neural Networks. 9. </w:t>
      </w:r>
    </w:p>
    <w:p w14:paraId="27EF07AC" w14:textId="77777777" w:rsidR="00C836E9" w:rsidRPr="00C836E9" w:rsidRDefault="00C836E9" w:rsidP="00C836E9">
      <w:pPr>
        <w:pStyle w:val="Bibliography"/>
        <w:rPr>
          <w:rFonts w:ascii="Calibri" w:hAnsi="Calibri"/>
        </w:rPr>
      </w:pPr>
      <w:r w:rsidRPr="00C836E9">
        <w:rPr>
          <w:rFonts w:ascii="Calibri" w:hAnsi="Calibri"/>
        </w:rPr>
        <w:t xml:space="preserve">GOODFELLOW, Ian, 2016. NIPS 2016 Tutorial: Generative Adversarial Networks. </w:t>
      </w:r>
      <w:r w:rsidRPr="00C836E9">
        <w:rPr>
          <w:rFonts w:ascii="Calibri" w:hAnsi="Calibri"/>
          <w:i/>
          <w:iCs/>
        </w:rPr>
        <w:t>arXiv:1701.00160 [cs]</w:t>
      </w:r>
      <w:r w:rsidRPr="00C836E9">
        <w:rPr>
          <w:rFonts w:ascii="Calibri" w:hAnsi="Calibri"/>
        </w:rPr>
        <w:t xml:space="preserve"> [online]. [vid. 2018-06-14]. Dostupné z: http://arxiv.org/abs/1701.00160</w:t>
      </w:r>
    </w:p>
    <w:p w14:paraId="1806167F" w14:textId="77777777" w:rsidR="00C836E9" w:rsidRPr="00C836E9" w:rsidRDefault="00C836E9" w:rsidP="00C836E9">
      <w:pPr>
        <w:pStyle w:val="Bibliography"/>
        <w:rPr>
          <w:rFonts w:ascii="Calibri" w:hAnsi="Calibri"/>
        </w:rPr>
      </w:pPr>
      <w:r w:rsidRPr="00C836E9">
        <w:rPr>
          <w:rFonts w:ascii="Calibri" w:hAnsi="Calibri"/>
        </w:rPr>
        <w:t xml:space="preserve">GOODFELLOW, Ian, Yoshua BENIGO a Aaron COURVILLE, 2016. </w:t>
      </w:r>
      <w:r w:rsidRPr="00C836E9">
        <w:rPr>
          <w:rFonts w:ascii="Calibri" w:hAnsi="Calibri"/>
          <w:i/>
          <w:iCs/>
        </w:rPr>
        <w:t>Deep Learning</w:t>
      </w:r>
      <w:r w:rsidRPr="00C836E9">
        <w:rPr>
          <w:rFonts w:ascii="Calibri" w:hAnsi="Calibri"/>
        </w:rPr>
        <w:t xml:space="preserve"> [online]. B.m.: MIT Press. Dostupné z: http://www.deeplearningbook.org</w:t>
      </w:r>
    </w:p>
    <w:p w14:paraId="3C99C4C7" w14:textId="77777777" w:rsidR="00C836E9" w:rsidRPr="00C836E9" w:rsidRDefault="00C836E9" w:rsidP="00C836E9">
      <w:pPr>
        <w:pStyle w:val="Bibliography"/>
        <w:rPr>
          <w:rFonts w:ascii="Calibri" w:hAnsi="Calibri"/>
        </w:rPr>
      </w:pPr>
      <w:r w:rsidRPr="00C836E9">
        <w:rPr>
          <w:rFonts w:ascii="Calibri" w:hAnsi="Calibri"/>
        </w:rPr>
        <w:t xml:space="preserve">GOODFELLOW, Ian, Jean POUGET-ABADIE, Mehdi MIRZA, Bing XU, David WARDE-FARLEY, Sherjil OZAIR, Aaron COURVILLE a Yoshua BENGIO, 2014. Generative Adversarial Nets. In: Z. GHAHRAMANI, M. WELLING, C. CORTES, N. D. LAWRENCE a K. Q. WEINBERGER, ed. </w:t>
      </w:r>
      <w:r w:rsidRPr="00C836E9">
        <w:rPr>
          <w:rFonts w:ascii="Calibri" w:hAnsi="Calibri"/>
          <w:i/>
          <w:iCs/>
        </w:rPr>
        <w:t>Advances in Neural Information Processing Systems 27</w:t>
      </w:r>
      <w:r w:rsidRPr="00C836E9">
        <w:rPr>
          <w:rFonts w:ascii="Calibri" w:hAnsi="Calibri"/>
        </w:rPr>
        <w:t xml:space="preserve"> [online]. B.m.: Curran Associates, Inc., s. 2672–2680 [vid. 2018-06-04]. Dostupné z: http://papers.nips.cc/paper/5423-generative-adversarial-nets.pdf</w:t>
      </w:r>
    </w:p>
    <w:p w14:paraId="721EDA6F" w14:textId="77777777" w:rsidR="00C836E9" w:rsidRPr="00C836E9" w:rsidRDefault="00C836E9" w:rsidP="00C836E9">
      <w:pPr>
        <w:pStyle w:val="Bibliography"/>
        <w:rPr>
          <w:rFonts w:ascii="Calibri" w:hAnsi="Calibri"/>
        </w:rPr>
      </w:pPr>
      <w:r w:rsidRPr="00C836E9">
        <w:rPr>
          <w:rFonts w:ascii="Calibri" w:hAnsi="Calibri"/>
        </w:rPr>
        <w:lastRenderedPageBreak/>
        <w:t xml:space="preserve">HENDRIKX, Mark, Sebastiaan MEIJER, Joeri VAN DER VELDEN a Alexandru IOSUP, 2013. Procedural Content Generation for Games: A Survey. </w:t>
      </w:r>
      <w:r w:rsidRPr="00C836E9">
        <w:rPr>
          <w:rFonts w:ascii="Calibri" w:hAnsi="Calibri"/>
          <w:i/>
          <w:iCs/>
        </w:rPr>
        <w:t>ACM Transactions on Multimedia Computing, Communications, and Applications (TOMM)</w:t>
      </w:r>
      <w:r w:rsidRPr="00C836E9">
        <w:rPr>
          <w:rFonts w:ascii="Calibri" w:hAnsi="Calibri"/>
        </w:rPr>
        <w:t xml:space="preserve">. </w:t>
      </w:r>
      <w:r w:rsidRPr="00C836E9">
        <w:rPr>
          <w:rFonts w:ascii="Calibri" w:hAnsi="Calibri"/>
          <w:b/>
          <w:bCs/>
        </w:rPr>
        <w:t>9</w:t>
      </w:r>
      <w:r w:rsidRPr="00C836E9">
        <w:rPr>
          <w:rFonts w:ascii="Calibri" w:hAnsi="Calibri"/>
        </w:rPr>
        <w:t xml:space="preserve">(1), 24. ISSN 1551-6857. </w:t>
      </w:r>
    </w:p>
    <w:p w14:paraId="24AED3DB" w14:textId="77777777" w:rsidR="00C836E9" w:rsidRPr="00C836E9" w:rsidRDefault="00C836E9" w:rsidP="00C836E9">
      <w:pPr>
        <w:pStyle w:val="Bibliography"/>
        <w:rPr>
          <w:rFonts w:ascii="Calibri" w:hAnsi="Calibri"/>
        </w:rPr>
      </w:pPr>
      <w:r w:rsidRPr="00C836E9">
        <w:rPr>
          <w:rFonts w:ascii="Calibri" w:hAnsi="Calibri"/>
        </w:rPr>
        <w:t xml:space="preserve">ISOLA, Phillip, Jun-Yan ZHU, Tinghui ZHOU a Alexei A. EFROS, 2016. Image-to-Image Translation with Conditional Adversarial Networks. </w:t>
      </w:r>
      <w:r w:rsidRPr="00C836E9">
        <w:rPr>
          <w:rFonts w:ascii="Calibri" w:hAnsi="Calibri"/>
          <w:i/>
          <w:iCs/>
        </w:rPr>
        <w:t>arXiv:1611.07004 [cs]</w:t>
      </w:r>
      <w:r w:rsidRPr="00C836E9">
        <w:rPr>
          <w:rFonts w:ascii="Calibri" w:hAnsi="Calibri"/>
        </w:rPr>
        <w:t xml:space="preserve"> [online]. [vid. 2019-03-15]. Dostupné z: http://arxiv.org/abs/1611.07004</w:t>
      </w:r>
    </w:p>
    <w:p w14:paraId="62023207" w14:textId="77777777" w:rsidR="00C836E9" w:rsidRPr="00C836E9" w:rsidRDefault="00C836E9" w:rsidP="00C836E9">
      <w:pPr>
        <w:pStyle w:val="Bibliography"/>
        <w:rPr>
          <w:rFonts w:ascii="Calibri" w:hAnsi="Calibri"/>
        </w:rPr>
      </w:pPr>
      <w:r w:rsidRPr="00C836E9">
        <w:rPr>
          <w:rFonts w:ascii="Calibri" w:hAnsi="Calibri"/>
        </w:rPr>
        <w:t xml:space="preserve">JAIN, Rishabh, Aaron ISAKSEN, Christoffer HOLMGA a Julian TOGELIUS, 2016. Autoencoders for Level Generation, Repair, and Recognition. </w:t>
      </w:r>
      <w:r w:rsidRPr="00C836E9">
        <w:rPr>
          <w:rFonts w:ascii="Calibri" w:hAnsi="Calibri"/>
          <w:i/>
          <w:iCs/>
        </w:rPr>
        <w:t>Proceedings of the ICCC Workshop on Computational Creativity and Games</w:t>
      </w:r>
      <w:r w:rsidRPr="00C836E9">
        <w:rPr>
          <w:rFonts w:ascii="Calibri" w:hAnsi="Calibri"/>
        </w:rPr>
        <w:t xml:space="preserve">. 9. </w:t>
      </w:r>
    </w:p>
    <w:p w14:paraId="09461C99" w14:textId="77777777" w:rsidR="00C836E9" w:rsidRPr="00C836E9" w:rsidRDefault="00C836E9" w:rsidP="00C836E9">
      <w:pPr>
        <w:pStyle w:val="Bibliography"/>
        <w:rPr>
          <w:rFonts w:ascii="Calibri" w:hAnsi="Calibri"/>
        </w:rPr>
      </w:pPr>
      <w:r w:rsidRPr="00C836E9">
        <w:rPr>
          <w:rFonts w:ascii="Calibri" w:hAnsi="Calibri"/>
        </w:rPr>
        <w:t xml:space="preserve">JEBARA, Tony, 1996. Discriminative, Generative and Imitative Learning. 212. </w:t>
      </w:r>
    </w:p>
    <w:p w14:paraId="61C3DC31" w14:textId="77777777" w:rsidR="00C836E9" w:rsidRPr="00C836E9" w:rsidRDefault="00C836E9" w:rsidP="00C836E9">
      <w:pPr>
        <w:pStyle w:val="Bibliography"/>
        <w:rPr>
          <w:rFonts w:ascii="Calibri" w:hAnsi="Calibri"/>
        </w:rPr>
      </w:pPr>
      <w:r w:rsidRPr="00C836E9">
        <w:rPr>
          <w:rFonts w:ascii="Calibri" w:hAnsi="Calibri"/>
        </w:rPr>
        <w:t xml:space="preserve">JEBARA, Tony, 2004. </w:t>
      </w:r>
      <w:r w:rsidRPr="00C836E9">
        <w:rPr>
          <w:rFonts w:ascii="Calibri" w:hAnsi="Calibri"/>
          <w:i/>
          <w:iCs/>
        </w:rPr>
        <w:t>Machine Learning Discriminative and Generative</w:t>
      </w:r>
      <w:r w:rsidRPr="00C836E9">
        <w:rPr>
          <w:rFonts w:ascii="Calibri" w:hAnsi="Calibri"/>
        </w:rPr>
        <w:t xml:space="preserve"> [online]. 1. vyd. United States: Springer US. ISBN 978-1-4419-9011-2. Dostupné z: https://www.springer.com/gp/book/9781402076473</w:t>
      </w:r>
    </w:p>
    <w:p w14:paraId="31E33000" w14:textId="77777777" w:rsidR="00C836E9" w:rsidRPr="00C836E9" w:rsidRDefault="00C836E9" w:rsidP="00C836E9">
      <w:pPr>
        <w:pStyle w:val="Bibliography"/>
        <w:rPr>
          <w:rFonts w:ascii="Calibri" w:hAnsi="Calibri"/>
        </w:rPr>
      </w:pPr>
      <w:r w:rsidRPr="00C836E9">
        <w:rPr>
          <w:rFonts w:ascii="Calibri" w:hAnsi="Calibri"/>
        </w:rPr>
        <w:t xml:space="preserve">JORDAN, M. I. a T. M. MITCHELL, 2015. Machine learning: Trends, perspectives, and prospects. </w:t>
      </w:r>
      <w:r w:rsidRPr="00C836E9">
        <w:rPr>
          <w:rFonts w:ascii="Calibri" w:hAnsi="Calibri"/>
          <w:i/>
          <w:iCs/>
        </w:rPr>
        <w:t>Science</w:t>
      </w:r>
      <w:r w:rsidRPr="00C836E9">
        <w:rPr>
          <w:rFonts w:ascii="Calibri" w:hAnsi="Calibri"/>
        </w:rPr>
        <w:t xml:space="preserve"> [online]. </w:t>
      </w:r>
      <w:r w:rsidRPr="00C836E9">
        <w:rPr>
          <w:rFonts w:ascii="Calibri" w:hAnsi="Calibri"/>
          <w:b/>
          <w:bCs/>
        </w:rPr>
        <w:t>349</w:t>
      </w:r>
      <w:r w:rsidRPr="00C836E9">
        <w:rPr>
          <w:rFonts w:ascii="Calibri" w:hAnsi="Calibri"/>
        </w:rPr>
        <w:t>(6245), 255–260. ISSN 0036-8075, 1095-9203. Dostupné z: doi:10.1126/science.aaa8415</w:t>
      </w:r>
    </w:p>
    <w:p w14:paraId="73B52E90" w14:textId="77777777" w:rsidR="00C836E9" w:rsidRPr="00C836E9" w:rsidRDefault="00C836E9" w:rsidP="00C836E9">
      <w:pPr>
        <w:pStyle w:val="Bibliography"/>
        <w:rPr>
          <w:rFonts w:ascii="Calibri" w:hAnsi="Calibri"/>
        </w:rPr>
      </w:pPr>
      <w:r w:rsidRPr="00C836E9">
        <w:rPr>
          <w:rFonts w:ascii="Calibri" w:hAnsi="Calibri"/>
        </w:rPr>
        <w:t>JULIAN, Togelius, Noor SHAKER a Mark J. NELSON, 2016. Introduction. In: </w:t>
      </w:r>
      <w:r w:rsidRPr="00C836E9">
        <w:rPr>
          <w:rFonts w:ascii="Calibri" w:hAnsi="Calibri"/>
          <w:i/>
          <w:iCs/>
        </w:rPr>
        <w:t>Procedural Content Generation in Games: A Textbook and an Overview of Current Research</w:t>
      </w:r>
      <w:r w:rsidRPr="00C836E9">
        <w:rPr>
          <w:rFonts w:ascii="Calibri" w:hAnsi="Calibri"/>
        </w:rPr>
        <w:t xml:space="preserve">. B.m.: Springer. ISBN 978-3-319-42714-0. </w:t>
      </w:r>
    </w:p>
    <w:p w14:paraId="08C83DDB" w14:textId="77777777" w:rsidR="00C836E9" w:rsidRPr="00C836E9" w:rsidRDefault="00C836E9" w:rsidP="00C836E9">
      <w:pPr>
        <w:pStyle w:val="Bibliography"/>
        <w:rPr>
          <w:rFonts w:ascii="Calibri" w:hAnsi="Calibri"/>
        </w:rPr>
      </w:pPr>
      <w:r w:rsidRPr="00C836E9">
        <w:rPr>
          <w:rFonts w:ascii="Calibri" w:hAnsi="Calibri"/>
        </w:rPr>
        <w:t>KAPUR, Arnav, Shreyas KAPUR a Pattie MAES, 2018. AlterEgo: A Personalized Wearable Silent Speech Interface. In: </w:t>
      </w:r>
      <w:r w:rsidRPr="00C836E9">
        <w:rPr>
          <w:rFonts w:ascii="Calibri" w:hAnsi="Calibri"/>
          <w:i/>
          <w:iCs/>
        </w:rPr>
        <w:t>23rd International Conference on Intelligent User Interfaces</w:t>
      </w:r>
      <w:r w:rsidRPr="00C836E9">
        <w:rPr>
          <w:rFonts w:ascii="Calibri" w:hAnsi="Calibri"/>
        </w:rPr>
        <w:t xml:space="preserve"> [online]. New York, NY, USA: ACM, s. 43–53 [vid. 2019-03-08]. IUI ’18. ISBN 978-1-4503-4945-1. Dostupné z: doi:10.1145/3172944.3172977</w:t>
      </w:r>
    </w:p>
    <w:p w14:paraId="04F9B1A3" w14:textId="77777777" w:rsidR="00C836E9" w:rsidRPr="00C836E9" w:rsidRDefault="00C836E9" w:rsidP="00C836E9">
      <w:pPr>
        <w:pStyle w:val="Bibliography"/>
        <w:rPr>
          <w:rFonts w:ascii="Calibri" w:hAnsi="Calibri"/>
        </w:rPr>
      </w:pPr>
      <w:r w:rsidRPr="00C836E9">
        <w:rPr>
          <w:rFonts w:ascii="Calibri" w:hAnsi="Calibri"/>
        </w:rPr>
        <w:t xml:space="preserve">KINGMA, Diederik P. a Max WELLING, 2013. Auto-Encoding Variational Bayes. </w:t>
      </w:r>
      <w:r w:rsidRPr="00C836E9">
        <w:rPr>
          <w:rFonts w:ascii="Calibri" w:hAnsi="Calibri"/>
          <w:i/>
          <w:iCs/>
        </w:rPr>
        <w:t>arXiv:1312.6114 [cs, stat]</w:t>
      </w:r>
      <w:r w:rsidRPr="00C836E9">
        <w:rPr>
          <w:rFonts w:ascii="Calibri" w:hAnsi="Calibri"/>
        </w:rPr>
        <w:t xml:space="preserve"> [online]. [vid. 2018-12-26]. Dostupné z: http://arxiv.org/abs/1312.6114</w:t>
      </w:r>
    </w:p>
    <w:p w14:paraId="7A205ABB" w14:textId="77777777" w:rsidR="00C836E9" w:rsidRPr="00C836E9" w:rsidRDefault="00C836E9" w:rsidP="00C836E9">
      <w:pPr>
        <w:pStyle w:val="Bibliography"/>
        <w:rPr>
          <w:rFonts w:ascii="Calibri" w:hAnsi="Calibri"/>
        </w:rPr>
      </w:pPr>
      <w:r w:rsidRPr="00C836E9">
        <w:rPr>
          <w:rFonts w:ascii="Calibri" w:hAnsi="Calibri"/>
        </w:rPr>
        <w:t xml:space="preserve">KRIZHEVSKY, Alex, Ilya SUTSKEVER a Geoffrey E HINTON, 2012. ImageNet Classification with Deep Convolutional Neural Networks. In: F. PEREIRA, C. J. C. BURGES, L. BOTTOU a K. Q. WEINBERGER, ed. </w:t>
      </w:r>
      <w:r w:rsidRPr="00C836E9">
        <w:rPr>
          <w:rFonts w:ascii="Calibri" w:hAnsi="Calibri"/>
          <w:i/>
          <w:iCs/>
        </w:rPr>
        <w:t>Advances in Neural Information Processing Systems 25</w:t>
      </w:r>
      <w:r w:rsidRPr="00C836E9">
        <w:rPr>
          <w:rFonts w:ascii="Calibri" w:hAnsi="Calibri"/>
        </w:rPr>
        <w:t xml:space="preserve"> [online]. B.m.: Curran Associates, Inc., s. 1097–1105 [vid. 2019-03-09]. Dostupné z: http://papers.nips.cc/paper/4824-imagenet-classification-with-deep-convolutional-neural-networks.pdf</w:t>
      </w:r>
    </w:p>
    <w:p w14:paraId="4645B1B1" w14:textId="77777777" w:rsidR="00C836E9" w:rsidRPr="00C836E9" w:rsidRDefault="00C836E9" w:rsidP="00C836E9">
      <w:pPr>
        <w:pStyle w:val="Bibliography"/>
        <w:rPr>
          <w:rFonts w:ascii="Calibri" w:hAnsi="Calibri"/>
        </w:rPr>
      </w:pPr>
      <w:r w:rsidRPr="00C836E9">
        <w:rPr>
          <w:rFonts w:ascii="Calibri" w:hAnsi="Calibri"/>
        </w:rPr>
        <w:t>LECUN, Yann, Léon BOTTOU, Yoshua BENGIO a Patrick HAFFNER, 1998. Gradient-Based Learning Applied to Document Recognition [online]. [vid. 2019-03-08]. Dostupné z: http://yann.lecun.com/exdb/publis/pdf/lecun-98.pdf</w:t>
      </w:r>
    </w:p>
    <w:p w14:paraId="7ABEB395" w14:textId="77777777" w:rsidR="00C836E9" w:rsidRPr="00C836E9" w:rsidRDefault="00C836E9" w:rsidP="00C836E9">
      <w:pPr>
        <w:pStyle w:val="Bibliography"/>
        <w:rPr>
          <w:rFonts w:ascii="Calibri" w:hAnsi="Calibri"/>
        </w:rPr>
      </w:pPr>
      <w:r w:rsidRPr="00C836E9">
        <w:rPr>
          <w:rFonts w:ascii="Calibri" w:hAnsi="Calibri"/>
        </w:rPr>
        <w:t xml:space="preserve">MEDLER, David A a Michael R W DAWSON, 1994. Using Redundancy to Improve the Performance of Artificial Neural Networks. </w:t>
      </w:r>
      <w:r w:rsidRPr="00C836E9">
        <w:rPr>
          <w:rFonts w:ascii="Calibri" w:hAnsi="Calibri"/>
          <w:i/>
          <w:iCs/>
        </w:rPr>
        <w:t>Proceedings of the Tenth Canadian Conference on Artificial Intelligence</w:t>
      </w:r>
      <w:r w:rsidRPr="00C836E9">
        <w:rPr>
          <w:rFonts w:ascii="Calibri" w:hAnsi="Calibri"/>
        </w:rPr>
        <w:t xml:space="preserve">. 8. </w:t>
      </w:r>
    </w:p>
    <w:p w14:paraId="00FC44A2" w14:textId="77777777" w:rsidR="00C836E9" w:rsidRPr="00C836E9" w:rsidRDefault="00C836E9" w:rsidP="00C836E9">
      <w:pPr>
        <w:pStyle w:val="Bibliography"/>
        <w:rPr>
          <w:rFonts w:ascii="Calibri" w:hAnsi="Calibri"/>
        </w:rPr>
      </w:pPr>
      <w:r w:rsidRPr="00C836E9">
        <w:rPr>
          <w:rFonts w:ascii="Calibri" w:hAnsi="Calibri"/>
        </w:rPr>
        <w:t xml:space="preserve">MICHAEL REVOW, CHRISTOPHER K.I WILLIAMS a GEOFFREY E. HINTON, 1996. Using Generative Models for Handwritten Digit Recognition. </w:t>
      </w:r>
      <w:r w:rsidRPr="00C836E9">
        <w:rPr>
          <w:rFonts w:ascii="Calibri" w:hAnsi="Calibri"/>
          <w:i/>
          <w:iCs/>
        </w:rPr>
        <w:t>IEEE Transactions on pattern analysis and machine intelligence</w:t>
      </w:r>
      <w:r w:rsidRPr="00C836E9">
        <w:rPr>
          <w:rFonts w:ascii="Calibri" w:hAnsi="Calibri"/>
        </w:rPr>
        <w:t xml:space="preserve">. </w:t>
      </w:r>
      <w:r w:rsidRPr="00C836E9">
        <w:rPr>
          <w:rFonts w:ascii="Calibri" w:hAnsi="Calibri"/>
          <w:b/>
          <w:bCs/>
        </w:rPr>
        <w:t>18</w:t>
      </w:r>
      <w:r w:rsidRPr="00C836E9">
        <w:rPr>
          <w:rFonts w:ascii="Calibri" w:hAnsi="Calibri"/>
        </w:rPr>
        <w:t xml:space="preserve">(6), 15. </w:t>
      </w:r>
    </w:p>
    <w:p w14:paraId="68E1A4BC" w14:textId="77777777" w:rsidR="00C836E9" w:rsidRPr="00C836E9" w:rsidRDefault="00C836E9" w:rsidP="00C836E9">
      <w:pPr>
        <w:pStyle w:val="Bibliography"/>
        <w:rPr>
          <w:rFonts w:ascii="Calibri" w:hAnsi="Calibri"/>
        </w:rPr>
      </w:pPr>
      <w:r w:rsidRPr="00C836E9">
        <w:rPr>
          <w:rFonts w:ascii="Calibri" w:hAnsi="Calibri"/>
        </w:rPr>
        <w:lastRenderedPageBreak/>
        <w:t xml:space="preserve">MITCHELL, Tom M., 1997a. </w:t>
      </w:r>
      <w:r w:rsidRPr="00C836E9">
        <w:rPr>
          <w:rFonts w:ascii="Calibri" w:hAnsi="Calibri"/>
          <w:i/>
          <w:iCs/>
        </w:rPr>
        <w:t>Machine Learning</w:t>
      </w:r>
      <w:r w:rsidRPr="00C836E9">
        <w:rPr>
          <w:rFonts w:ascii="Calibri" w:hAnsi="Calibri"/>
        </w:rPr>
        <w:t xml:space="preserve">. New York: McGraw-Hill. McGraw-Hill series in computer science. ISBN 978-0-07-042807-2. </w:t>
      </w:r>
    </w:p>
    <w:p w14:paraId="3379AEBE" w14:textId="77777777" w:rsidR="00C836E9" w:rsidRPr="00C836E9" w:rsidRDefault="00C836E9" w:rsidP="00C836E9">
      <w:pPr>
        <w:pStyle w:val="Bibliography"/>
        <w:rPr>
          <w:rFonts w:ascii="Calibri" w:hAnsi="Calibri"/>
        </w:rPr>
      </w:pPr>
      <w:r w:rsidRPr="00C836E9">
        <w:rPr>
          <w:rFonts w:ascii="Calibri" w:hAnsi="Calibri"/>
        </w:rPr>
        <w:t xml:space="preserve">MITCHELL, Tom M., 1997b. </w:t>
      </w:r>
      <w:r w:rsidRPr="00C836E9">
        <w:rPr>
          <w:rFonts w:ascii="Calibri" w:hAnsi="Calibri"/>
          <w:i/>
          <w:iCs/>
        </w:rPr>
        <w:t>Machine Learning</w:t>
      </w:r>
      <w:r w:rsidRPr="00C836E9">
        <w:rPr>
          <w:rFonts w:ascii="Calibri" w:hAnsi="Calibri"/>
        </w:rPr>
        <w:t>. New York: McGraw-Hill. McGraw-Hill series in computer science. ISBN 9</w:t>
      </w:r>
      <w:bookmarkStart w:id="52" w:name="_GoBack"/>
      <w:bookmarkEnd w:id="52"/>
      <w:r w:rsidRPr="00C836E9">
        <w:rPr>
          <w:rFonts w:ascii="Calibri" w:hAnsi="Calibri"/>
        </w:rPr>
        <w:t xml:space="preserve">78-0-07-042807-2. </w:t>
      </w:r>
    </w:p>
    <w:p w14:paraId="5E318A49" w14:textId="77777777" w:rsidR="00C836E9" w:rsidRPr="00C836E9" w:rsidRDefault="00C836E9" w:rsidP="00C836E9">
      <w:pPr>
        <w:pStyle w:val="Bibliography"/>
        <w:rPr>
          <w:rFonts w:ascii="Calibri" w:hAnsi="Calibri"/>
        </w:rPr>
      </w:pPr>
      <w:r w:rsidRPr="00C836E9">
        <w:rPr>
          <w:rFonts w:ascii="Calibri" w:hAnsi="Calibri"/>
        </w:rPr>
        <w:t xml:space="preserve">NG, Andrew Y a Michael I JORDAN, nedatováno. On Discriminative vs. Generative Classifiers: A comparison of logistic regression and naive Bayes. 8. </w:t>
      </w:r>
    </w:p>
    <w:p w14:paraId="2D92F580" w14:textId="77777777" w:rsidR="00C836E9" w:rsidRPr="00C836E9" w:rsidRDefault="00C836E9" w:rsidP="00C836E9">
      <w:pPr>
        <w:pStyle w:val="Bibliography"/>
        <w:rPr>
          <w:rFonts w:ascii="Calibri" w:hAnsi="Calibri"/>
        </w:rPr>
      </w:pPr>
      <w:r w:rsidRPr="00C836E9">
        <w:rPr>
          <w:rFonts w:ascii="Calibri" w:hAnsi="Calibri"/>
        </w:rPr>
        <w:t xml:space="preserve">OLIPHANT, Travis E., 2007. Python for Scientific Computing. </w:t>
      </w:r>
      <w:r w:rsidRPr="00C836E9">
        <w:rPr>
          <w:rFonts w:ascii="Calibri" w:hAnsi="Calibri"/>
          <w:i/>
          <w:iCs/>
        </w:rPr>
        <w:t>Computing in Science &amp; Engineering</w:t>
      </w:r>
      <w:r w:rsidRPr="00C836E9">
        <w:rPr>
          <w:rFonts w:ascii="Calibri" w:hAnsi="Calibri"/>
        </w:rPr>
        <w:t xml:space="preserve"> [online]. </w:t>
      </w:r>
      <w:r w:rsidRPr="00C836E9">
        <w:rPr>
          <w:rFonts w:ascii="Calibri" w:hAnsi="Calibri"/>
          <w:b/>
          <w:bCs/>
        </w:rPr>
        <w:t>9</w:t>
      </w:r>
      <w:r w:rsidRPr="00C836E9">
        <w:rPr>
          <w:rFonts w:ascii="Calibri" w:hAnsi="Calibri"/>
        </w:rPr>
        <w:t>(3), 10–20. ISSN 1521-9615. Dostupné z: doi:10.1109/MCSE.2007.58</w:t>
      </w:r>
    </w:p>
    <w:p w14:paraId="79E10750" w14:textId="77777777" w:rsidR="00C836E9" w:rsidRPr="00C836E9" w:rsidRDefault="00C836E9" w:rsidP="00C836E9">
      <w:pPr>
        <w:pStyle w:val="Bibliography"/>
        <w:rPr>
          <w:rFonts w:ascii="Calibri" w:hAnsi="Calibri"/>
        </w:rPr>
      </w:pPr>
      <w:r w:rsidRPr="00C836E9">
        <w:rPr>
          <w:rFonts w:ascii="Calibri" w:hAnsi="Calibri"/>
        </w:rPr>
        <w:t xml:space="preserve">PEREIRA, Francisco Camara, 2008. </w:t>
      </w:r>
      <w:r w:rsidRPr="00C836E9">
        <w:rPr>
          <w:rFonts w:ascii="Calibri" w:hAnsi="Calibri"/>
          <w:i/>
          <w:iCs/>
        </w:rPr>
        <w:t>Creativity and AI: A Conceptual Blending approach</w:t>
      </w:r>
      <w:r w:rsidRPr="00C836E9">
        <w:rPr>
          <w:rFonts w:ascii="Calibri" w:hAnsi="Calibri"/>
        </w:rPr>
        <w:t xml:space="preserve">. Portugal: University of Coimbra. ISBN 978-3-11-019856-0. </w:t>
      </w:r>
    </w:p>
    <w:p w14:paraId="48E283C5" w14:textId="77777777" w:rsidR="00C836E9" w:rsidRPr="00C836E9" w:rsidRDefault="00C836E9" w:rsidP="00C836E9">
      <w:pPr>
        <w:pStyle w:val="Bibliography"/>
        <w:rPr>
          <w:rFonts w:ascii="Calibri" w:hAnsi="Calibri"/>
        </w:rPr>
      </w:pPr>
      <w:r w:rsidRPr="00C836E9">
        <w:rPr>
          <w:rFonts w:ascii="Calibri" w:hAnsi="Calibri"/>
        </w:rPr>
        <w:t xml:space="preserve">SMITH, Gillian, 2015. An Analog History of Procedural Content Generation. </w:t>
      </w:r>
      <w:r w:rsidRPr="00C836E9">
        <w:rPr>
          <w:rFonts w:ascii="Calibri" w:hAnsi="Calibri"/>
          <w:i/>
          <w:iCs/>
        </w:rPr>
        <w:t>FDG</w:t>
      </w:r>
      <w:r w:rsidRPr="00C836E9">
        <w:rPr>
          <w:rFonts w:ascii="Calibri" w:hAnsi="Calibri"/>
        </w:rPr>
        <w:t xml:space="preserve">. 6. </w:t>
      </w:r>
    </w:p>
    <w:p w14:paraId="34E5F236" w14:textId="77777777" w:rsidR="00C836E9" w:rsidRPr="00C836E9" w:rsidRDefault="00C836E9" w:rsidP="00C836E9">
      <w:pPr>
        <w:pStyle w:val="Bibliography"/>
        <w:rPr>
          <w:rFonts w:ascii="Calibri" w:hAnsi="Calibri"/>
        </w:rPr>
      </w:pPr>
      <w:r w:rsidRPr="00C836E9">
        <w:rPr>
          <w:rFonts w:ascii="Calibri" w:hAnsi="Calibri"/>
        </w:rPr>
        <w:t>SUAREZ, Patricia L., Angel D. SAPPA a Boris X. VINTIMILLA, 2017. Infrared Image Colorization Based on a Triplet DCGAN Architecture. In: </w:t>
      </w:r>
      <w:r w:rsidRPr="00C836E9">
        <w:rPr>
          <w:rFonts w:ascii="Calibri" w:hAnsi="Calibri"/>
          <w:i/>
          <w:iCs/>
        </w:rPr>
        <w:t>2017 IEEE Conference on Computer Vision and Pattern Recognition Workshops (CVPRW)</w:t>
      </w:r>
      <w:r w:rsidRPr="00C836E9">
        <w:rPr>
          <w:rFonts w:ascii="Calibri" w:hAnsi="Calibri"/>
        </w:rPr>
        <w:t xml:space="preserve">: </w:t>
      </w:r>
      <w:r w:rsidRPr="00C836E9">
        <w:rPr>
          <w:rFonts w:ascii="Calibri" w:hAnsi="Calibri"/>
          <w:i/>
          <w:iCs/>
        </w:rPr>
        <w:t>2017 IEEE Conference on Computer Vision and Pattern Recognition Workshops (CVPRW)</w:t>
      </w:r>
      <w:r w:rsidRPr="00C836E9">
        <w:rPr>
          <w:rFonts w:ascii="Calibri" w:hAnsi="Calibri"/>
        </w:rPr>
        <w:t xml:space="preserve"> [online]. Honolulu, HI, USA: IEEE, s. 212–217 [vid. 2019-03-15]. ISBN 978-1-5386-0733-6. Dostupné z: doi:10.1109/CVPRW.2017.32</w:t>
      </w:r>
    </w:p>
    <w:p w14:paraId="7489CCB1" w14:textId="77777777" w:rsidR="00C836E9" w:rsidRPr="00C836E9" w:rsidRDefault="00C836E9" w:rsidP="00C836E9">
      <w:pPr>
        <w:pStyle w:val="Bibliography"/>
        <w:rPr>
          <w:rFonts w:ascii="Calibri" w:hAnsi="Calibri"/>
        </w:rPr>
      </w:pPr>
      <w:r w:rsidRPr="00C836E9">
        <w:rPr>
          <w:rFonts w:ascii="Calibri" w:hAnsi="Calibri"/>
        </w:rPr>
        <w:t xml:space="preserve">SUMMERVILLE, Adam a Michael MATEAS, 2016. Super Mario as a String: Platformer Level Generation Via LSTMs. </w:t>
      </w:r>
      <w:r w:rsidRPr="00C836E9">
        <w:rPr>
          <w:rFonts w:ascii="Calibri" w:hAnsi="Calibri"/>
          <w:i/>
          <w:iCs/>
        </w:rPr>
        <w:t>arXiv:1603.00930 [cs]</w:t>
      </w:r>
      <w:r w:rsidRPr="00C836E9">
        <w:rPr>
          <w:rFonts w:ascii="Calibri" w:hAnsi="Calibri"/>
        </w:rPr>
        <w:t xml:space="preserve"> [online]. [vid. 2019-03-10]. Dostupné z: http://arxiv.org/abs/1603.00930</w:t>
      </w:r>
    </w:p>
    <w:p w14:paraId="657EA2A7" w14:textId="77777777" w:rsidR="00C836E9" w:rsidRPr="00C836E9" w:rsidRDefault="00C836E9" w:rsidP="00C836E9">
      <w:pPr>
        <w:pStyle w:val="Bibliography"/>
        <w:rPr>
          <w:rFonts w:ascii="Calibri" w:hAnsi="Calibri"/>
        </w:rPr>
      </w:pPr>
      <w:r w:rsidRPr="00C836E9">
        <w:rPr>
          <w:rFonts w:ascii="Calibri" w:hAnsi="Calibri"/>
        </w:rPr>
        <w:t xml:space="preserve">SUMMERVILLE, Adam, Sam SNODGRASS, Matthew GUZDIAL, Christoffer HOLMGÅRD, Amy K. HOOVER, Aaron ISAKSEN, Andy NEALEN a Julian TOGELIUS, 2017. Procedural Content Generation via Machine Learning (PCGML). </w:t>
      </w:r>
      <w:r w:rsidRPr="00C836E9">
        <w:rPr>
          <w:rFonts w:ascii="Calibri" w:hAnsi="Calibri"/>
          <w:i/>
          <w:iCs/>
        </w:rPr>
        <w:t>arXiv:1702.00539 [cs]</w:t>
      </w:r>
      <w:r w:rsidRPr="00C836E9">
        <w:rPr>
          <w:rFonts w:ascii="Calibri" w:hAnsi="Calibri"/>
        </w:rPr>
        <w:t xml:space="preserve"> [online]. [vid. 2018-05-31]. Dostupné z: http://arxiv.org/abs/1702.00539</w:t>
      </w:r>
    </w:p>
    <w:p w14:paraId="4632C05A" w14:textId="77777777" w:rsidR="00C836E9" w:rsidRPr="00C836E9" w:rsidRDefault="00C836E9" w:rsidP="00C836E9">
      <w:pPr>
        <w:pStyle w:val="Bibliography"/>
        <w:rPr>
          <w:rFonts w:ascii="Calibri" w:hAnsi="Calibri"/>
        </w:rPr>
      </w:pPr>
      <w:r w:rsidRPr="00C836E9">
        <w:rPr>
          <w:rFonts w:ascii="Calibri" w:hAnsi="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C836E9">
        <w:rPr>
          <w:rFonts w:ascii="Calibri" w:hAnsi="Calibri"/>
          <w:i/>
          <w:iCs/>
        </w:rPr>
        <w:t>Artificial and Computational Intelligence in Games</w:t>
      </w:r>
      <w:r w:rsidRPr="00C836E9">
        <w:rPr>
          <w:rFonts w:ascii="Calibri" w:hAnsi="Calibri"/>
        </w:rPr>
        <w:t xml:space="preserve"> [online]. Dagstuhl, Germany: Schloss Dagstuhl–Leibniz-Zentrum fuer Informatik, Dagstuhl Follow-Ups, s. 61–75 [vid. 2018-05-31]. ISBN 978-3-939897-62-0. Dostupné z: doi:10.4230/DFU.Vol6.12191.61</w:t>
      </w:r>
    </w:p>
    <w:p w14:paraId="240A14D0" w14:textId="77777777" w:rsidR="00C836E9" w:rsidRPr="00C836E9" w:rsidRDefault="00C836E9" w:rsidP="00C836E9">
      <w:pPr>
        <w:pStyle w:val="Bibliography"/>
        <w:rPr>
          <w:rFonts w:ascii="Calibri" w:hAnsi="Calibri"/>
        </w:rPr>
      </w:pPr>
      <w:r w:rsidRPr="00C836E9">
        <w:rPr>
          <w:rFonts w:ascii="Calibri" w:hAnsi="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C836E9">
        <w:rPr>
          <w:rFonts w:ascii="Calibri" w:hAnsi="Calibri"/>
          <w:i/>
          <w:iCs/>
        </w:rPr>
        <w:t>Applications of Evolutionary Computation</w:t>
      </w:r>
      <w:r w:rsidRPr="00C836E9">
        <w:rPr>
          <w:rFonts w:ascii="Calibri" w:hAnsi="Calibri"/>
        </w:rPr>
        <w:t xml:space="preserve"> [online]. Berlin, Heidelberg: Springer Berlin Heidelberg, s. 141–150 [vid. 2018-05-31]. ISBN 978-3-642-12238-5. Dostupné z: doi:10.1007/978-3-642-12239-2_15</w:t>
      </w:r>
    </w:p>
    <w:p w14:paraId="31CD3A6B" w14:textId="77777777" w:rsidR="00C836E9" w:rsidRPr="00C836E9" w:rsidRDefault="00C836E9" w:rsidP="00C836E9">
      <w:pPr>
        <w:pStyle w:val="Bibliography"/>
        <w:rPr>
          <w:rFonts w:ascii="Calibri" w:hAnsi="Calibri"/>
        </w:rPr>
      </w:pPr>
      <w:r w:rsidRPr="00C836E9">
        <w:rPr>
          <w:rFonts w:ascii="Calibri" w:hAnsi="Calibri"/>
        </w:rPr>
        <w:t xml:space="preserve">TUČKOVÁ, Jana, 2003. </w:t>
      </w:r>
      <w:r w:rsidRPr="00C836E9">
        <w:rPr>
          <w:rFonts w:ascii="Calibri" w:hAnsi="Calibri"/>
          <w:i/>
          <w:iCs/>
        </w:rPr>
        <w:t>Úvod do teorie a aplikací umělých neuronových sítí</w:t>
      </w:r>
      <w:r w:rsidRPr="00C836E9">
        <w:rPr>
          <w:rFonts w:ascii="Calibri" w:hAnsi="Calibri"/>
        </w:rPr>
        <w:t xml:space="preserve">. B.m.: ČVUT. ISBN 80-01-02800-3. </w:t>
      </w:r>
    </w:p>
    <w:p w14:paraId="2946DFF5" w14:textId="77777777" w:rsidR="00C836E9" w:rsidRPr="00C836E9" w:rsidRDefault="00C836E9" w:rsidP="00C836E9">
      <w:pPr>
        <w:pStyle w:val="Bibliography"/>
        <w:rPr>
          <w:rFonts w:ascii="Calibri" w:hAnsi="Calibri"/>
        </w:rPr>
      </w:pPr>
      <w:r w:rsidRPr="00C836E9">
        <w:rPr>
          <w:rFonts w:ascii="Calibri" w:hAnsi="Calibri"/>
        </w:rPr>
        <w:t xml:space="preserve">VAN DER WALT, Stefan, S. Chris COLBERT a Gaël VAROQUAUX, 2011. The NumPy array: a structure for efficient numerical computation. </w:t>
      </w:r>
      <w:r w:rsidRPr="00C836E9">
        <w:rPr>
          <w:rFonts w:ascii="Calibri" w:hAnsi="Calibri"/>
          <w:i/>
          <w:iCs/>
        </w:rPr>
        <w:t>Computing in Science &amp; Engineering</w:t>
      </w:r>
      <w:r w:rsidRPr="00C836E9">
        <w:rPr>
          <w:rFonts w:ascii="Calibri" w:hAnsi="Calibri"/>
        </w:rPr>
        <w:t xml:space="preserve"> [online]. </w:t>
      </w:r>
      <w:r w:rsidRPr="00C836E9">
        <w:rPr>
          <w:rFonts w:ascii="Calibri" w:hAnsi="Calibri"/>
          <w:b/>
          <w:bCs/>
        </w:rPr>
        <w:t>13</w:t>
      </w:r>
      <w:r w:rsidRPr="00C836E9">
        <w:rPr>
          <w:rFonts w:ascii="Calibri" w:hAnsi="Calibri"/>
        </w:rPr>
        <w:t>(2), 22–30. ISSN 1521-9615. Dostupné z: doi:10.1109/MCSE.2011.37</w:t>
      </w:r>
    </w:p>
    <w:p w14:paraId="1F0A7F9D" w14:textId="77777777" w:rsidR="00C836E9" w:rsidRPr="00C836E9" w:rsidRDefault="00C836E9" w:rsidP="00C836E9">
      <w:pPr>
        <w:pStyle w:val="Bibliography"/>
        <w:rPr>
          <w:rFonts w:ascii="Calibri" w:hAnsi="Calibri"/>
        </w:rPr>
      </w:pPr>
      <w:r w:rsidRPr="00C836E9">
        <w:rPr>
          <w:rFonts w:ascii="Calibri" w:hAnsi="Calibri"/>
        </w:rPr>
        <w:lastRenderedPageBreak/>
        <w:t xml:space="preserve">VLADIMÍR OLEJ a HÁJEK PETR, 2010. </w:t>
      </w:r>
      <w:r w:rsidRPr="00C836E9">
        <w:rPr>
          <w:rFonts w:ascii="Calibri" w:hAnsi="Calibri"/>
          <w:i/>
          <w:iCs/>
        </w:rPr>
        <w:t>Úvod do umělé inteligence</w:t>
      </w:r>
      <w:r w:rsidRPr="00C836E9">
        <w:rPr>
          <w:rFonts w:ascii="Calibri" w:hAnsi="Calibri"/>
        </w:rPr>
        <w:t xml:space="preserve">. B.m.: Univerzita Pardubice Fakulta ekonomicko-správní. ISBN 978-80-7395-307-2. </w:t>
      </w:r>
    </w:p>
    <w:p w14:paraId="70CE7A0E" w14:textId="77777777" w:rsidR="00C836E9" w:rsidRPr="00C836E9" w:rsidRDefault="00C836E9" w:rsidP="00C836E9">
      <w:pPr>
        <w:pStyle w:val="Bibliography"/>
        <w:rPr>
          <w:rFonts w:ascii="Calibri" w:hAnsi="Calibri"/>
        </w:rPr>
      </w:pPr>
      <w:r w:rsidRPr="00C836E9">
        <w:rPr>
          <w:rFonts w:ascii="Calibri" w:hAnsi="Calibri"/>
        </w:rPr>
        <w:t xml:space="preserve">YANNAKAKIS, G. N. a J. TOGELIUS, 2011. Experience-Driven Procedural Content Generation. </w:t>
      </w:r>
      <w:r w:rsidRPr="00C836E9">
        <w:rPr>
          <w:rFonts w:ascii="Calibri" w:hAnsi="Calibri"/>
          <w:i/>
          <w:iCs/>
        </w:rPr>
        <w:t>IEEE Transactions on Affective Computing</w:t>
      </w:r>
      <w:r w:rsidRPr="00C836E9">
        <w:rPr>
          <w:rFonts w:ascii="Calibri" w:hAnsi="Calibri"/>
        </w:rPr>
        <w:t xml:space="preserve"> [online]. </w:t>
      </w:r>
      <w:r w:rsidRPr="00C836E9">
        <w:rPr>
          <w:rFonts w:ascii="Calibri" w:hAnsi="Calibri"/>
          <w:b/>
          <w:bCs/>
        </w:rPr>
        <w:t>2</w:t>
      </w:r>
      <w:r w:rsidRPr="00C836E9">
        <w:rPr>
          <w:rFonts w:ascii="Calibri" w:hAnsi="Calibri"/>
        </w:rPr>
        <w:t>(3), 147–161. ISSN 1949-3045. Dostupné z: doi:10.1109/T-AFFC.2011.6</w:t>
      </w:r>
    </w:p>
    <w:p w14:paraId="2DB68C13" w14:textId="21E7ABE9" w:rsidR="00312F03" w:rsidRPr="00312F03" w:rsidRDefault="00C836E9" w:rsidP="00312F03">
      <w:r>
        <w:fldChar w:fldCharType="end"/>
      </w:r>
    </w:p>
    <w:sectPr w:rsidR="00312F03" w:rsidRPr="00312F03" w:rsidSect="00A444A9">
      <w:footerReference w:type="default" r:id="rId29"/>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6348F9" w:rsidRDefault="006348F9">
      <w:pPr>
        <w:pStyle w:val="CommentText"/>
      </w:pPr>
      <w:r>
        <w:rPr>
          <w:rStyle w:val="CommentReference"/>
        </w:rPr>
        <w:annotationRef/>
      </w:r>
      <w:r>
        <w:t>doladit</w:t>
      </w:r>
    </w:p>
    <w:p w14:paraId="22764B2E" w14:textId="77777777" w:rsidR="006348F9" w:rsidRDefault="006348F9">
      <w:pPr>
        <w:pStyle w:val="CommentText"/>
      </w:pPr>
    </w:p>
  </w:comment>
  <w:comment w:id="9" w:author="Pepa Sládek" w:date="2019-03-01T10:41:00Z" w:initials="PS">
    <w:p w14:paraId="3FA823F9" w14:textId="3EC81142" w:rsidR="006348F9" w:rsidRDefault="006348F9">
      <w:pPr>
        <w:pStyle w:val="CommentText"/>
      </w:pPr>
      <w:r>
        <w:rPr>
          <w:rStyle w:val="CommentReference"/>
        </w:rPr>
        <w:annotationRef/>
      </w:r>
      <w:r>
        <w:t>Doplnit a najít citaci</w:t>
      </w:r>
    </w:p>
    <w:p w14:paraId="1C4AE174" w14:textId="77777777" w:rsidR="006348F9" w:rsidRDefault="006348F9">
      <w:pPr>
        <w:pStyle w:val="CommentText"/>
      </w:pPr>
    </w:p>
  </w:comment>
  <w:comment w:id="10" w:author="Pepa Sládek" w:date="2019-03-15T07:36:00Z" w:initials="PS">
    <w:p w14:paraId="2EE30E99" w14:textId="2A581DE7" w:rsidR="006348F9" w:rsidRDefault="006348F9">
      <w:pPr>
        <w:pStyle w:val="CommentText"/>
      </w:pPr>
      <w:r>
        <w:rPr>
          <w:rStyle w:val="CommentReference"/>
        </w:rPr>
        <w:annotationRef/>
      </w:r>
      <w:r>
        <w:t>Dokončit vysvětlení SGD</w:t>
      </w:r>
    </w:p>
    <w:p w14:paraId="67420AB2" w14:textId="77777777" w:rsidR="006348F9" w:rsidRDefault="006348F9">
      <w:pPr>
        <w:pStyle w:val="CommentText"/>
      </w:pPr>
    </w:p>
  </w:comment>
  <w:comment w:id="18" w:author="Pepa Sládek" w:date="2019-03-19T10:35:00Z" w:initials="PS">
    <w:p w14:paraId="6C63783F" w14:textId="6F271C9C" w:rsidR="006348F9" w:rsidRDefault="006348F9">
      <w:pPr>
        <w:pStyle w:val="CommentText"/>
      </w:pPr>
      <w:r>
        <w:rPr>
          <w:rStyle w:val="CommentReference"/>
        </w:rPr>
        <w:annotationRef/>
      </w:r>
      <w:r>
        <w:t>Na jednotlivých pixelech neuronech či co!!??</w:t>
      </w:r>
    </w:p>
  </w:comment>
  <w:comment w:id="21" w:author="Pepa Sládek" w:date="2019-03-10T14:42:00Z" w:initials="PS">
    <w:p w14:paraId="616550FF" w14:textId="32580F12" w:rsidR="006348F9" w:rsidRDefault="006348F9">
      <w:pPr>
        <w:pStyle w:val="CommentText"/>
      </w:pPr>
      <w:r>
        <w:rPr>
          <w:rStyle w:val="CommentReference"/>
        </w:rPr>
        <w:annotationRef/>
      </w:r>
      <w:r>
        <w:t>LSTM</w:t>
      </w:r>
    </w:p>
  </w:comment>
  <w:comment w:id="24" w:author="Pepa Sládek" w:date="2019-03-19T15:14:00Z" w:initials="PS">
    <w:p w14:paraId="60C2997C" w14:textId="54CD9EBD" w:rsidR="00045669" w:rsidRDefault="00045669">
      <w:pPr>
        <w:pStyle w:val="CommentText"/>
      </w:pPr>
      <w:r>
        <w:rPr>
          <w:rStyle w:val="CommentReference"/>
        </w:rPr>
        <w:annotationRef/>
      </w:r>
      <w:r>
        <w:t>Nějaké shrnutí téhle kapitoly</w:t>
      </w:r>
    </w:p>
  </w:comment>
  <w:comment w:id="29" w:author="Pepa Sládek" w:date="2019-03-09T13:57:00Z" w:initials="PS">
    <w:p w14:paraId="591108CB" w14:textId="5E1FBD5F" w:rsidR="006348F9" w:rsidRDefault="006348F9" w:rsidP="00652D69">
      <w:pPr>
        <w:pStyle w:val="CommentText"/>
      </w:pPr>
      <w:r>
        <w:rPr>
          <w:rStyle w:val="CommentReference"/>
        </w:rPr>
        <w:annotationRef/>
      </w:r>
      <w:r>
        <w:t xml:space="preserve">. </w:t>
      </w:r>
      <w:r w:rsidRPr="00652D69">
        <w:t>https://www.tensorflow.org/guide</w:t>
      </w:r>
    </w:p>
  </w:comment>
  <w:comment w:id="34" w:author="Pepa Sládek" w:date="2019-03-05T14:10:00Z" w:initials="PS">
    <w:p w14:paraId="5DCDFCBF" w14:textId="094F7939" w:rsidR="006348F9" w:rsidRDefault="006348F9">
      <w:pPr>
        <w:pStyle w:val="CommentText"/>
      </w:pPr>
      <w:r>
        <w:rPr>
          <w:rStyle w:val="CommentReference"/>
        </w:rPr>
        <w:annotationRef/>
      </w:r>
      <w:r>
        <w:t>A co druhý aspekt.</w:t>
      </w:r>
    </w:p>
  </w:comment>
  <w:comment w:id="35" w:author="Pepa Sládek" w:date="2019-02-12T10:33:00Z" w:initials="PS">
    <w:p w14:paraId="7B63129E" w14:textId="77777777" w:rsidR="006348F9" w:rsidRDefault="006348F9">
      <w:pPr>
        <w:pStyle w:val="CommentText"/>
      </w:pPr>
      <w:r>
        <w:rPr>
          <w:rStyle w:val="CommentReference"/>
        </w:rPr>
        <w:annotationRef/>
      </w:r>
      <w:r>
        <w:t>Předpokladem je, že se takto udrží kontext</w:t>
      </w:r>
    </w:p>
  </w:comment>
  <w:comment w:id="38" w:author="Pepa Sládek" w:date="2019-03-15T16:36:00Z" w:initials="PS">
    <w:p w14:paraId="21C75135" w14:textId="77777777" w:rsidR="006348F9" w:rsidRDefault="006348F9">
      <w:pPr>
        <w:pStyle w:val="CommentText"/>
      </w:pPr>
      <w:r>
        <w:rPr>
          <w:rStyle w:val="CommentReference"/>
        </w:rPr>
        <w:annotationRef/>
      </w:r>
      <w:r>
        <w:t>Cílem je co? Nagenerovat pokoj</w:t>
      </w:r>
    </w:p>
    <w:p w14:paraId="3E68E618" w14:textId="63A09029" w:rsidR="006348F9" w:rsidRDefault="006348F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6C63783F" w15:done="0"/>
  <w15:commentEx w15:paraId="616550FF" w15:done="0"/>
  <w15:commentEx w15:paraId="60C2997C" w15:done="0"/>
  <w15:commentEx w15:paraId="591108CB" w15:done="0"/>
  <w15:commentEx w15:paraId="5DCDFCBF" w15:done="0"/>
  <w15:commentEx w15:paraId="7B63129E" w15:done="0"/>
  <w15:commentEx w15:paraId="3E68E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CA067F" w14:textId="77777777" w:rsidR="003C009A" w:rsidRDefault="003C009A" w:rsidP="00FB0812">
      <w:pPr>
        <w:spacing w:after="0" w:line="240" w:lineRule="auto"/>
      </w:pPr>
      <w:r>
        <w:separator/>
      </w:r>
    </w:p>
  </w:endnote>
  <w:endnote w:type="continuationSeparator" w:id="0">
    <w:p w14:paraId="7C9302FD" w14:textId="77777777" w:rsidR="003C009A" w:rsidRDefault="003C009A"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6348F9" w:rsidRDefault="006348F9">
    <w:pPr>
      <w:pStyle w:val="Footer"/>
      <w:jc w:val="center"/>
    </w:pPr>
  </w:p>
  <w:p w14:paraId="3E81E14C" w14:textId="77777777" w:rsidR="006348F9" w:rsidRDefault="006348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Content>
      <w:p w14:paraId="575EC164" w14:textId="13C0C9E4" w:rsidR="006348F9" w:rsidRDefault="006348F9">
        <w:pPr>
          <w:pStyle w:val="Footer"/>
          <w:jc w:val="center"/>
        </w:pPr>
        <w:r>
          <w:fldChar w:fldCharType="begin"/>
        </w:r>
        <w:r>
          <w:instrText>PAGE   \* MERGEFORMAT</w:instrText>
        </w:r>
        <w:r>
          <w:fldChar w:fldCharType="separate"/>
        </w:r>
        <w:r w:rsidR="00D65A78">
          <w:rPr>
            <w:noProof/>
          </w:rPr>
          <w:t>35</w:t>
        </w:r>
        <w:r>
          <w:fldChar w:fldCharType="end"/>
        </w:r>
      </w:p>
    </w:sdtContent>
  </w:sdt>
  <w:p w14:paraId="692DEF45" w14:textId="77777777" w:rsidR="006348F9" w:rsidRDefault="00634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FC4EA9" w14:textId="77777777" w:rsidR="003C009A" w:rsidRDefault="003C009A" w:rsidP="00FB0812">
      <w:pPr>
        <w:spacing w:after="0" w:line="240" w:lineRule="auto"/>
      </w:pPr>
      <w:r>
        <w:separator/>
      </w:r>
    </w:p>
  </w:footnote>
  <w:footnote w:type="continuationSeparator" w:id="0">
    <w:p w14:paraId="4803A9F4" w14:textId="77777777" w:rsidR="003C009A" w:rsidRDefault="003C009A" w:rsidP="00FB0812">
      <w:pPr>
        <w:spacing w:after="0" w:line="240" w:lineRule="auto"/>
      </w:pPr>
      <w:r>
        <w:continuationSeparator/>
      </w:r>
    </w:p>
  </w:footnote>
  <w:footnote w:id="1">
    <w:p w14:paraId="5AB7FB45" w14:textId="77777777" w:rsidR="006348F9" w:rsidRDefault="006348F9"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3" w15:restartNumberingAfterBreak="0">
    <w:nsid w:val="426C788D"/>
    <w:multiLevelType w:val="multilevel"/>
    <w:tmpl w:val="70E0AD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50CD6"/>
    <w:rsid w:val="000551D2"/>
    <w:rsid w:val="000610F5"/>
    <w:rsid w:val="00065A08"/>
    <w:rsid w:val="00075D5A"/>
    <w:rsid w:val="00083C0C"/>
    <w:rsid w:val="0009065F"/>
    <w:rsid w:val="000965CA"/>
    <w:rsid w:val="00096B7C"/>
    <w:rsid w:val="000B0370"/>
    <w:rsid w:val="000B6173"/>
    <w:rsid w:val="000C1BB6"/>
    <w:rsid w:val="000C1BCF"/>
    <w:rsid w:val="000C2E59"/>
    <w:rsid w:val="000C6491"/>
    <w:rsid w:val="000C78B2"/>
    <w:rsid w:val="000D17CF"/>
    <w:rsid w:val="000D6660"/>
    <w:rsid w:val="000E1A3D"/>
    <w:rsid w:val="000E48FF"/>
    <w:rsid w:val="000F37C0"/>
    <w:rsid w:val="00103370"/>
    <w:rsid w:val="001131C6"/>
    <w:rsid w:val="0011351E"/>
    <w:rsid w:val="001142F1"/>
    <w:rsid w:val="00125FE2"/>
    <w:rsid w:val="0013208F"/>
    <w:rsid w:val="001463D2"/>
    <w:rsid w:val="00146CA1"/>
    <w:rsid w:val="00154000"/>
    <w:rsid w:val="00155617"/>
    <w:rsid w:val="00162545"/>
    <w:rsid w:val="001662B2"/>
    <w:rsid w:val="00172B10"/>
    <w:rsid w:val="001756B6"/>
    <w:rsid w:val="001915E0"/>
    <w:rsid w:val="00191F46"/>
    <w:rsid w:val="0019539B"/>
    <w:rsid w:val="001A0463"/>
    <w:rsid w:val="001A3266"/>
    <w:rsid w:val="001A588F"/>
    <w:rsid w:val="001B1C27"/>
    <w:rsid w:val="001B67A0"/>
    <w:rsid w:val="001D4309"/>
    <w:rsid w:val="001F715E"/>
    <w:rsid w:val="001F7A87"/>
    <w:rsid w:val="00204835"/>
    <w:rsid w:val="00205022"/>
    <w:rsid w:val="00205648"/>
    <w:rsid w:val="00206526"/>
    <w:rsid w:val="00212DFE"/>
    <w:rsid w:val="00215DDE"/>
    <w:rsid w:val="00216C16"/>
    <w:rsid w:val="002225F7"/>
    <w:rsid w:val="002226E4"/>
    <w:rsid w:val="00231721"/>
    <w:rsid w:val="00233971"/>
    <w:rsid w:val="00252AC0"/>
    <w:rsid w:val="002553D6"/>
    <w:rsid w:val="002632B4"/>
    <w:rsid w:val="0026541F"/>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48FB"/>
    <w:rsid w:val="00331B32"/>
    <w:rsid w:val="00332023"/>
    <w:rsid w:val="00334F94"/>
    <w:rsid w:val="00344716"/>
    <w:rsid w:val="00352879"/>
    <w:rsid w:val="00364A5C"/>
    <w:rsid w:val="00365130"/>
    <w:rsid w:val="00365FBD"/>
    <w:rsid w:val="0037063B"/>
    <w:rsid w:val="0037095C"/>
    <w:rsid w:val="00372C53"/>
    <w:rsid w:val="00375977"/>
    <w:rsid w:val="00383B56"/>
    <w:rsid w:val="00395921"/>
    <w:rsid w:val="00396329"/>
    <w:rsid w:val="003A22F9"/>
    <w:rsid w:val="003A4AC7"/>
    <w:rsid w:val="003A77AD"/>
    <w:rsid w:val="003B49CF"/>
    <w:rsid w:val="003C009A"/>
    <w:rsid w:val="003C0299"/>
    <w:rsid w:val="003D3656"/>
    <w:rsid w:val="003D6C8E"/>
    <w:rsid w:val="003F2280"/>
    <w:rsid w:val="0040279A"/>
    <w:rsid w:val="00402E37"/>
    <w:rsid w:val="0040456C"/>
    <w:rsid w:val="00406E13"/>
    <w:rsid w:val="00416949"/>
    <w:rsid w:val="004226A9"/>
    <w:rsid w:val="004376E3"/>
    <w:rsid w:val="0044131E"/>
    <w:rsid w:val="00444611"/>
    <w:rsid w:val="00444C8F"/>
    <w:rsid w:val="00445DDC"/>
    <w:rsid w:val="0044776E"/>
    <w:rsid w:val="00450F1E"/>
    <w:rsid w:val="00453E50"/>
    <w:rsid w:val="00460BB6"/>
    <w:rsid w:val="00461341"/>
    <w:rsid w:val="004624F2"/>
    <w:rsid w:val="00466BD0"/>
    <w:rsid w:val="00470F33"/>
    <w:rsid w:val="00471429"/>
    <w:rsid w:val="00471977"/>
    <w:rsid w:val="00473287"/>
    <w:rsid w:val="004916E8"/>
    <w:rsid w:val="004920A3"/>
    <w:rsid w:val="00496118"/>
    <w:rsid w:val="004B31DF"/>
    <w:rsid w:val="004C21C0"/>
    <w:rsid w:val="004C2262"/>
    <w:rsid w:val="004C31B1"/>
    <w:rsid w:val="004E270B"/>
    <w:rsid w:val="00501FF8"/>
    <w:rsid w:val="00504230"/>
    <w:rsid w:val="0051552B"/>
    <w:rsid w:val="0054232F"/>
    <w:rsid w:val="00544347"/>
    <w:rsid w:val="005679ED"/>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65BFF"/>
    <w:rsid w:val="00675649"/>
    <w:rsid w:val="00682E08"/>
    <w:rsid w:val="00683C01"/>
    <w:rsid w:val="006941C1"/>
    <w:rsid w:val="0069492E"/>
    <w:rsid w:val="006A7513"/>
    <w:rsid w:val="006B4BF1"/>
    <w:rsid w:val="006B4EE9"/>
    <w:rsid w:val="006B6821"/>
    <w:rsid w:val="006D00BA"/>
    <w:rsid w:val="006D4236"/>
    <w:rsid w:val="006D4987"/>
    <w:rsid w:val="006D64FD"/>
    <w:rsid w:val="006D7066"/>
    <w:rsid w:val="006E0144"/>
    <w:rsid w:val="006E41C8"/>
    <w:rsid w:val="006E6371"/>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F3C4E"/>
    <w:rsid w:val="00801128"/>
    <w:rsid w:val="0080227D"/>
    <w:rsid w:val="00804F63"/>
    <w:rsid w:val="00805B08"/>
    <w:rsid w:val="0083459A"/>
    <w:rsid w:val="00834A08"/>
    <w:rsid w:val="00836B5A"/>
    <w:rsid w:val="00837D96"/>
    <w:rsid w:val="0084237B"/>
    <w:rsid w:val="00850DC9"/>
    <w:rsid w:val="008756E0"/>
    <w:rsid w:val="00880418"/>
    <w:rsid w:val="00884992"/>
    <w:rsid w:val="00897461"/>
    <w:rsid w:val="008C1196"/>
    <w:rsid w:val="008D65F3"/>
    <w:rsid w:val="008E1A76"/>
    <w:rsid w:val="008E454C"/>
    <w:rsid w:val="008F3AD1"/>
    <w:rsid w:val="008F7E52"/>
    <w:rsid w:val="0090167A"/>
    <w:rsid w:val="0090321A"/>
    <w:rsid w:val="00905AA5"/>
    <w:rsid w:val="0091074A"/>
    <w:rsid w:val="00911ACF"/>
    <w:rsid w:val="0091782F"/>
    <w:rsid w:val="009215AD"/>
    <w:rsid w:val="0093346A"/>
    <w:rsid w:val="00941617"/>
    <w:rsid w:val="00943025"/>
    <w:rsid w:val="009566C9"/>
    <w:rsid w:val="00983680"/>
    <w:rsid w:val="00997B97"/>
    <w:rsid w:val="009A6689"/>
    <w:rsid w:val="009B4388"/>
    <w:rsid w:val="009D0433"/>
    <w:rsid w:val="009D6FF5"/>
    <w:rsid w:val="009E2F5F"/>
    <w:rsid w:val="009E7CDC"/>
    <w:rsid w:val="009F0575"/>
    <w:rsid w:val="009F45F5"/>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3177"/>
    <w:rsid w:val="00A9690B"/>
    <w:rsid w:val="00AA27F0"/>
    <w:rsid w:val="00AA7C80"/>
    <w:rsid w:val="00AB023E"/>
    <w:rsid w:val="00AB2098"/>
    <w:rsid w:val="00AB3AEB"/>
    <w:rsid w:val="00AC776C"/>
    <w:rsid w:val="00AD0874"/>
    <w:rsid w:val="00AE2ED3"/>
    <w:rsid w:val="00AE5599"/>
    <w:rsid w:val="00AE7F9E"/>
    <w:rsid w:val="00AF1D2E"/>
    <w:rsid w:val="00AF2CE6"/>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82BEB"/>
    <w:rsid w:val="00B954A6"/>
    <w:rsid w:val="00BA2E18"/>
    <w:rsid w:val="00BB0231"/>
    <w:rsid w:val="00BB779D"/>
    <w:rsid w:val="00BD57DA"/>
    <w:rsid w:val="00BD5CB6"/>
    <w:rsid w:val="00BE283E"/>
    <w:rsid w:val="00BF2378"/>
    <w:rsid w:val="00C15D1E"/>
    <w:rsid w:val="00C21F12"/>
    <w:rsid w:val="00C27FD1"/>
    <w:rsid w:val="00C30CB2"/>
    <w:rsid w:val="00C30F23"/>
    <w:rsid w:val="00C36AC5"/>
    <w:rsid w:val="00C46A53"/>
    <w:rsid w:val="00C56748"/>
    <w:rsid w:val="00C60F15"/>
    <w:rsid w:val="00C727E8"/>
    <w:rsid w:val="00C733BD"/>
    <w:rsid w:val="00C836E9"/>
    <w:rsid w:val="00C843FB"/>
    <w:rsid w:val="00C87CBF"/>
    <w:rsid w:val="00CA6F42"/>
    <w:rsid w:val="00CC29C7"/>
    <w:rsid w:val="00CD7A20"/>
    <w:rsid w:val="00CE2DD7"/>
    <w:rsid w:val="00CE582B"/>
    <w:rsid w:val="00CE67CC"/>
    <w:rsid w:val="00D0369F"/>
    <w:rsid w:val="00D06C25"/>
    <w:rsid w:val="00D0759B"/>
    <w:rsid w:val="00D27CC5"/>
    <w:rsid w:val="00D52E88"/>
    <w:rsid w:val="00D549F1"/>
    <w:rsid w:val="00D55CD8"/>
    <w:rsid w:val="00D561B0"/>
    <w:rsid w:val="00D61CED"/>
    <w:rsid w:val="00D64732"/>
    <w:rsid w:val="00D6596A"/>
    <w:rsid w:val="00D65A78"/>
    <w:rsid w:val="00D67434"/>
    <w:rsid w:val="00D71B7E"/>
    <w:rsid w:val="00D74268"/>
    <w:rsid w:val="00D82341"/>
    <w:rsid w:val="00D928F5"/>
    <w:rsid w:val="00D94B6F"/>
    <w:rsid w:val="00D96B56"/>
    <w:rsid w:val="00DA0D83"/>
    <w:rsid w:val="00DB6483"/>
    <w:rsid w:val="00DB7B6E"/>
    <w:rsid w:val="00DC2A72"/>
    <w:rsid w:val="00DC3565"/>
    <w:rsid w:val="00DD1167"/>
    <w:rsid w:val="00DD2832"/>
    <w:rsid w:val="00DD3553"/>
    <w:rsid w:val="00DD3B37"/>
    <w:rsid w:val="00DE262C"/>
    <w:rsid w:val="00DE4348"/>
    <w:rsid w:val="00DE665A"/>
    <w:rsid w:val="00DF05B9"/>
    <w:rsid w:val="00E114EF"/>
    <w:rsid w:val="00E163FB"/>
    <w:rsid w:val="00E17003"/>
    <w:rsid w:val="00E25BBD"/>
    <w:rsid w:val="00E37053"/>
    <w:rsid w:val="00E37186"/>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B0B9D"/>
    <w:rsid w:val="00EB2872"/>
    <w:rsid w:val="00EC0DB4"/>
    <w:rsid w:val="00EC2DCC"/>
    <w:rsid w:val="00EC69C9"/>
    <w:rsid w:val="00ED2EDE"/>
    <w:rsid w:val="00EE1FF5"/>
    <w:rsid w:val="00EF373B"/>
    <w:rsid w:val="00EF3F47"/>
    <w:rsid w:val="00EF3F70"/>
    <w:rsid w:val="00EF6DE7"/>
    <w:rsid w:val="00F079C6"/>
    <w:rsid w:val="00F16D3E"/>
    <w:rsid w:val="00F203C1"/>
    <w:rsid w:val="00F451CE"/>
    <w:rsid w:val="00F51537"/>
    <w:rsid w:val="00F60EEE"/>
    <w:rsid w:val="00F619E4"/>
    <w:rsid w:val="00F8472D"/>
    <w:rsid w:val="00FA2FB4"/>
    <w:rsid w:val="00FA514A"/>
    <w:rsid w:val="00FA714E"/>
    <w:rsid w:val="00FB0812"/>
    <w:rsid w:val="00FB1A31"/>
    <w:rsid w:val="00FB3671"/>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 w:type="paragraph" w:customStyle="1" w:styleId="Code">
    <w:name w:val="Code"/>
    <w:basedOn w:val="Stadnartn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dnartntextChar"/>
    <w:link w:val="Code"/>
    <w:rsid w:val="008756E0"/>
    <w:rPr>
      <w:rFonts w:ascii="Consolas" w:hAnsi="Consolas" w:cs="Arial"/>
      <w:sz w:val="24"/>
    </w:rPr>
  </w:style>
  <w:style w:type="paragraph" w:customStyle="1" w:styleId="Rovnice">
    <w:name w:val="Rovnice"/>
    <w:basedOn w:val="Normal"/>
    <w:qFormat/>
    <w:rsid w:val="008756E0"/>
    <w:pPr>
      <w:keepNext/>
      <w:spacing w:before="240" w:after="240" w:line="360" w:lineRule="auto"/>
      <w:jc w:val="center"/>
    </w:pPr>
    <w:rPr>
      <w:rFonts w:ascii="Cambria" w:eastAsiaTheme="minorEastAsia" w:hAnsi="Cambria" w:cs="Arial"/>
      <w:sz w:val="24"/>
    </w:rPr>
  </w:style>
  <w:style w:type="paragraph" w:customStyle="1" w:styleId="Citace">
    <w:name w:val="Citace"/>
    <w:basedOn w:val="Stadnartntext"/>
    <w:qFormat/>
    <w:rsid w:val="00683C01"/>
    <w:pPr>
      <w:keepNext/>
      <w:keepLines/>
      <w:suppressAutoHyphens/>
    </w:pPr>
    <w:rPr>
      <w:lang w:bidi="he-IL"/>
    </w:rPr>
  </w:style>
  <w:style w:type="paragraph" w:customStyle="1" w:styleId="CAPITION">
    <w:name w:val="CAPITION"/>
    <w:basedOn w:val="Stadnartntext"/>
    <w:qFormat/>
    <w:rsid w:val="00D928F5"/>
    <w:pPr>
      <w:keepLines/>
      <w:spacing w:before="200" w:after="400" w:line="240" w:lineRule="auto"/>
      <w:ind w:firstLine="0"/>
      <w:jc w:val="center"/>
    </w:pPr>
    <w:rPr>
      <w:sz w:val="20"/>
    </w:rPr>
  </w:style>
  <w:style w:type="paragraph" w:customStyle="1" w:styleId="Obrzek">
    <w:name w:val="Obrázek"/>
    <w:basedOn w:val="Stadnartn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 Id="rId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042"/>
    <w:rsid w:val="0020204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204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75A44-778A-40BC-B354-17F40DF6B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7</TotalTime>
  <Pages>44</Pages>
  <Words>22949</Words>
  <Characters>135405</Characters>
  <Application>Microsoft Office Word</Application>
  <DocSecurity>0</DocSecurity>
  <Lines>1128</Lines>
  <Paragraphs>31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5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3</cp:revision>
  <dcterms:created xsi:type="dcterms:W3CDTF">2019-03-18T13:58:00Z</dcterms:created>
  <dcterms:modified xsi:type="dcterms:W3CDTF">2019-03-1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96h4ARji"/&gt;&lt;style id="http://www.zotero.org/styles/iso690-author-date-cs" hasBibliography="1" bibliographyStyleHasBeenSet="1"/&gt;&lt;prefs&gt;&lt;pref name="fieldType" value="Field"/&gt;&lt;/prefs&gt;&lt;/data&gt;</vt:lpwstr>
  </property>
</Properties>
</file>